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5B7072" w14:textId="601F04FA" w:rsidR="002F7D9C" w:rsidRDefault="002F7D9C" w:rsidP="000A044F">
      <w:pPr>
        <w:pStyle w:val="KeinLeerraum"/>
        <w:spacing w:line="480" w:lineRule="auto"/>
        <w:rPr>
          <w:lang w:val="en-GB"/>
        </w:rPr>
      </w:pPr>
      <w:r w:rsidRPr="00E623CB">
        <w:rPr>
          <w:b/>
          <w:bCs/>
          <w:lang w:val="en-GB"/>
        </w:rPr>
        <w:t xml:space="preserve">Additional file </w:t>
      </w:r>
      <w:r w:rsidR="000A044F">
        <w:rPr>
          <w:b/>
          <w:bCs/>
          <w:lang w:val="en-GB"/>
        </w:rPr>
        <w:t>4</w:t>
      </w:r>
      <w:r w:rsidR="004D77B3">
        <w:rPr>
          <w:b/>
          <w:bCs/>
          <w:lang w:val="en-GB"/>
        </w:rPr>
        <w:t xml:space="preserve"> </w:t>
      </w:r>
      <w:r w:rsidR="00BB0DCB" w:rsidRPr="00BB0DCB">
        <w:rPr>
          <w:lang w:val="en-GB"/>
        </w:rPr>
        <w:t>Summary of patient characteristics of included studies</w:t>
      </w:r>
    </w:p>
    <w:p w14:paraId="210ED7D8" w14:textId="77777777" w:rsidR="00BB0DCB" w:rsidRPr="004D77B3" w:rsidRDefault="00BB0DCB" w:rsidP="000A044F">
      <w:pPr>
        <w:pStyle w:val="KeinLeerraum"/>
        <w:spacing w:line="480" w:lineRule="auto"/>
        <w:rPr>
          <w:lang w:val="en-GB"/>
        </w:rPr>
      </w:pPr>
    </w:p>
    <w:p w14:paraId="5B37B193" w14:textId="1F80AD06" w:rsidR="002866FE" w:rsidRDefault="002866FE" w:rsidP="002866FE">
      <w:pPr>
        <w:rPr>
          <w:lang w:val="en-GB"/>
        </w:rPr>
      </w:pPr>
      <w:r w:rsidRPr="0056072D">
        <w:rPr>
          <w:b/>
          <w:bCs/>
          <w:lang w:val="en-GB"/>
        </w:rPr>
        <w:t xml:space="preserve">Table </w:t>
      </w:r>
      <w:r w:rsidR="0094529A">
        <w:rPr>
          <w:b/>
          <w:bCs/>
          <w:lang w:val="en-GB"/>
        </w:rPr>
        <w:t>d</w:t>
      </w:r>
      <w:r w:rsidRPr="0056072D">
        <w:rPr>
          <w:lang w:val="en-GB"/>
        </w:rPr>
        <w:t xml:space="preserve"> Summary of p</w:t>
      </w:r>
      <w:r>
        <w:rPr>
          <w:lang w:val="en-GB"/>
        </w:rPr>
        <w:t>atient characteristics of included interventional studies</w:t>
      </w:r>
    </w:p>
    <w:tbl>
      <w:tblPr>
        <w:tblpPr w:leftFromText="142" w:rightFromText="142" w:vertAnchor="text" w:horzAnchor="margin" w:tblpY="1"/>
        <w:tblOverlap w:val="never"/>
        <w:tblW w:w="154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1985"/>
        <w:gridCol w:w="1842"/>
        <w:gridCol w:w="1842"/>
        <w:gridCol w:w="1134"/>
        <w:gridCol w:w="1986"/>
        <w:gridCol w:w="2932"/>
        <w:gridCol w:w="2459"/>
      </w:tblGrid>
      <w:tr w:rsidR="002866FE" w:rsidRPr="006D5CC5" w14:paraId="79ED869E" w14:textId="77777777" w:rsidTr="00FB07DF">
        <w:trPr>
          <w:trHeight w:val="570"/>
        </w:trPr>
        <w:tc>
          <w:tcPr>
            <w:tcW w:w="1271" w:type="dxa"/>
            <w:shd w:val="clear" w:color="auto" w:fill="auto"/>
          </w:tcPr>
          <w:p w14:paraId="02A44B51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>Author</w:t>
            </w:r>
            <w:r>
              <w:rPr>
                <w:rFonts w:cs="Times New Roman"/>
                <w:b/>
                <w:bCs/>
                <w:sz w:val="22"/>
                <w:lang w:val="de-AT" w:eastAsia="de-AT"/>
              </w:rPr>
              <w:t>s</w:t>
            </w: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 xml:space="preserve"> (Year)</w:t>
            </w:r>
          </w:p>
        </w:tc>
        <w:tc>
          <w:tcPr>
            <w:tcW w:w="1985" w:type="dxa"/>
            <w:shd w:val="clear" w:color="auto" w:fill="auto"/>
          </w:tcPr>
          <w:p w14:paraId="73EA2004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>Recruitment</w:t>
            </w:r>
          </w:p>
        </w:tc>
        <w:tc>
          <w:tcPr>
            <w:tcW w:w="1842" w:type="dxa"/>
          </w:tcPr>
          <w:p w14:paraId="77DB1F21" w14:textId="77777777" w:rsidR="002866FE" w:rsidRPr="00E1383C" w:rsidRDefault="002866FE" w:rsidP="00FB07DF">
            <w:pPr>
              <w:spacing w:line="276" w:lineRule="auto"/>
              <w:jc w:val="left"/>
              <w:rPr>
                <w:rFonts w:cs="Times New Roman"/>
                <w:b/>
                <w:bCs/>
                <w:sz w:val="22"/>
                <w:lang w:val="en-GB" w:eastAsia="de-AT"/>
              </w:rPr>
            </w:pPr>
            <w:r w:rsidRPr="00E1383C">
              <w:rPr>
                <w:b/>
                <w:bCs/>
                <w:sz w:val="22"/>
                <w:lang w:val="en-GB" w:eastAsia="de-AT"/>
              </w:rPr>
              <w:t>Sample size and age profile</w:t>
            </w:r>
          </w:p>
        </w:tc>
        <w:tc>
          <w:tcPr>
            <w:tcW w:w="1842" w:type="dxa"/>
            <w:shd w:val="clear" w:color="auto" w:fill="auto"/>
          </w:tcPr>
          <w:p w14:paraId="2C46387D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>Race/ethnicity in %</w:t>
            </w:r>
          </w:p>
        </w:tc>
        <w:tc>
          <w:tcPr>
            <w:tcW w:w="1134" w:type="dxa"/>
            <w:shd w:val="clear" w:color="auto" w:fill="auto"/>
          </w:tcPr>
          <w:p w14:paraId="1CF1E4DC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>Men in %</w:t>
            </w:r>
          </w:p>
        </w:tc>
        <w:tc>
          <w:tcPr>
            <w:tcW w:w="1986" w:type="dxa"/>
            <w:shd w:val="clear" w:color="auto" w:fill="auto"/>
          </w:tcPr>
          <w:p w14:paraId="06E59069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  <w:lang w:val="en-GB"/>
              </w:rPr>
            </w:pPr>
            <w:r w:rsidRPr="00BE5366">
              <w:rPr>
                <w:rFonts w:cs="Times New Roman"/>
                <w:b/>
                <w:bCs/>
                <w:sz w:val="22"/>
                <w:lang w:val="en-GB" w:eastAsia="de-AT"/>
              </w:rPr>
              <w:t>BPH related scores (mean values)</w:t>
            </w:r>
          </w:p>
        </w:tc>
        <w:tc>
          <w:tcPr>
            <w:tcW w:w="2932" w:type="dxa"/>
            <w:shd w:val="clear" w:color="auto" w:fill="auto"/>
          </w:tcPr>
          <w:p w14:paraId="2FE1C05F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>Co-medication</w:t>
            </w:r>
          </w:p>
        </w:tc>
        <w:tc>
          <w:tcPr>
            <w:tcW w:w="2459" w:type="dxa"/>
            <w:shd w:val="clear" w:color="auto" w:fill="auto"/>
          </w:tcPr>
          <w:p w14:paraId="029DC725" w14:textId="77777777" w:rsidR="002866FE" w:rsidRPr="00BE53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BE5366">
              <w:rPr>
                <w:rFonts w:cs="Times New Roman"/>
                <w:b/>
                <w:bCs/>
                <w:sz w:val="22"/>
                <w:lang w:val="de-AT" w:eastAsia="de-AT"/>
              </w:rPr>
              <w:t>Co-morbidities</w:t>
            </w:r>
          </w:p>
        </w:tc>
      </w:tr>
      <w:tr w:rsidR="002866FE" w:rsidRPr="006955CC" w14:paraId="584D9544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285253BD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BE5366">
              <w:rPr>
                <w:rFonts w:cs="Times New Roman"/>
                <w:lang w:val="de-AT" w:eastAsia="de-AT"/>
              </w:rPr>
              <w:t xml:space="preserve">ALLHAT (2003) </w:t>
            </w:r>
            <w:r w:rsidRPr="00BE5366">
              <w:rPr>
                <w:rFonts w:cs="Times New Roman"/>
                <w:lang w:val="de-AT" w:eastAsia="de-AT"/>
              </w:rPr>
              <w:fldChar w:fldCharType="begin">
                <w:fldData xml:space="preserve">PEVuZE5vdGU+PENpdGU+PFllYXI+MjAwMzwvWWVhcj48UmVjTnVtPjEyNTwvUmVjTnVtPjxEaXNw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FllYXI+MjAwMzwvWWVhcj48UmVjTnVtPjEyNTwvUmVjTnVtPjxEaXNw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lang w:val="de-AT" w:eastAsia="de-AT"/>
              </w:rPr>
            </w:r>
            <w:r w:rsidRPr="00BE5366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43]</w:t>
            </w:r>
            <w:r w:rsidRPr="00BE5366">
              <w:rPr>
                <w:rFonts w:cs="Times New Roman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vertAlign w:val="superscript"/>
                <w:lang w:val="de-AT" w:eastAsia="de-AT"/>
              </w:rPr>
              <w:t>1</w:t>
            </w:r>
            <w:r w:rsidRPr="00BE5366">
              <w:rPr>
                <w:rFonts w:cs="Times New Roman"/>
                <w:lang w:val="de-AT" w:eastAsia="de-AT"/>
              </w:rPr>
              <w:br/>
            </w:r>
          </w:p>
        </w:tc>
        <w:tc>
          <w:tcPr>
            <w:tcW w:w="1985" w:type="dxa"/>
            <w:shd w:val="clear" w:color="auto" w:fill="auto"/>
          </w:tcPr>
          <w:p w14:paraId="7963394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Practice based setting in the US only through (e.g.):</w:t>
            </w:r>
          </w:p>
          <w:p w14:paraId="6E99146F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Universities or medical centers</w:t>
            </w:r>
          </w:p>
          <w:p w14:paraId="01B1D6A5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eterans Hospitals</w:t>
            </w:r>
          </w:p>
          <w:p w14:paraId="1E843636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ractices</w:t>
            </w:r>
          </w:p>
          <w:p w14:paraId="512066EC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 xml:space="preserve">Primary care </w:t>
            </w:r>
          </w:p>
          <w:p w14:paraId="63194A24" w14:textId="77777777" w:rsidR="002866FE" w:rsidRPr="00BE5366" w:rsidRDefault="002866FE" w:rsidP="00FB07DF">
            <w:pPr>
              <w:pStyle w:val="Listenabsatz"/>
              <w:numPr>
                <w:ilvl w:val="0"/>
                <w:numId w:val="3"/>
              </w:numPr>
              <w:spacing w:after="120"/>
              <w:contextualSpacing w:val="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Specialty clinics</w:t>
            </w:r>
          </w:p>
        </w:tc>
        <w:tc>
          <w:tcPr>
            <w:tcW w:w="1842" w:type="dxa"/>
          </w:tcPr>
          <w:p w14:paraId="5C3E422F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de-AT" w:eastAsia="de-AT"/>
              </w:rPr>
              <w:t>Doxazosin</w:t>
            </w:r>
            <w:r w:rsidRPr="004B4856">
              <w:rPr>
                <w:sz w:val="22"/>
                <w:lang w:val="en-GB" w:eastAsia="de-AT"/>
              </w:rPr>
              <w:t>:</w:t>
            </w:r>
          </w:p>
          <w:p w14:paraId="5B7DEF9F" w14:textId="77777777" w:rsidR="002866FE" w:rsidRPr="004B485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9,061</w:t>
            </w:r>
          </w:p>
          <w:p w14:paraId="095E8BD8" w14:textId="77777777" w:rsidR="002866FE" w:rsidRPr="006111B8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≥70 y: 3,092</w:t>
            </w:r>
          </w:p>
          <w:p w14:paraId="0B279239" w14:textId="77777777" w:rsidR="002866FE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</w:p>
          <w:p w14:paraId="08214364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de-AT" w:eastAsia="de-AT"/>
              </w:rPr>
              <w:t>Chlorthalidone</w:t>
            </w:r>
            <w:r w:rsidRPr="004B4856">
              <w:rPr>
                <w:sz w:val="22"/>
                <w:lang w:val="en-GB" w:eastAsia="de-AT"/>
              </w:rPr>
              <w:t>:</w:t>
            </w:r>
          </w:p>
          <w:p w14:paraId="7F230D05" w14:textId="77777777" w:rsidR="002866FE" w:rsidRPr="004B485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15,255</w:t>
            </w:r>
          </w:p>
          <w:p w14:paraId="7EB773C5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de-AT" w:eastAsia="de-AT"/>
              </w:rPr>
            </w:pPr>
            <w:r w:rsidRPr="004B4856">
              <w:rPr>
                <w:lang w:val="en-GB" w:eastAsia="de-AT"/>
              </w:rPr>
              <w:t>≥70 y: 5,410</w:t>
            </w:r>
          </w:p>
        </w:tc>
        <w:tc>
          <w:tcPr>
            <w:tcW w:w="1842" w:type="dxa"/>
            <w:shd w:val="clear" w:color="auto" w:fill="auto"/>
          </w:tcPr>
          <w:p w14:paraId="5EE14F9D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Chlorthalidone</w:t>
            </w:r>
            <w:r w:rsidRPr="00BE5366">
              <w:rPr>
                <w:rFonts w:cs="Times New Roman"/>
                <w:sz w:val="22"/>
                <w:lang w:val="en-GB" w:eastAsia="de-AT"/>
              </w:rPr>
              <w:t>:</w:t>
            </w:r>
          </w:p>
          <w:p w14:paraId="04B82E67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White: 47.2%</w:t>
            </w:r>
          </w:p>
          <w:p w14:paraId="28D8DC44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lack: 31.9%</w:t>
            </w:r>
          </w:p>
          <w:p w14:paraId="2286F50C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Hispanic: 15.8%</w:t>
            </w:r>
          </w:p>
          <w:p w14:paraId="2E7386C1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Other: 5.1%</w:t>
            </w:r>
            <w:r w:rsidRPr="00BE5366">
              <w:rPr>
                <w:rFonts w:cs="Times New Roman"/>
                <w:lang w:val="en-GB" w:eastAsia="de-AT"/>
              </w:rPr>
              <w:br/>
            </w:r>
          </w:p>
          <w:p w14:paraId="21057933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Doxazosin</w:t>
            </w:r>
            <w:r w:rsidRPr="00BE5366">
              <w:rPr>
                <w:rFonts w:cs="Times New Roman"/>
                <w:sz w:val="22"/>
                <w:lang w:val="en-GB" w:eastAsia="de-AT"/>
              </w:rPr>
              <w:t>:</w:t>
            </w:r>
          </w:p>
          <w:p w14:paraId="6A076042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White: 46.5%</w:t>
            </w:r>
          </w:p>
          <w:p w14:paraId="3804AFCD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lack: 32.9%</w:t>
            </w:r>
          </w:p>
          <w:p w14:paraId="26D90D90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Hispanic: 16%</w:t>
            </w:r>
          </w:p>
          <w:p w14:paraId="6FEA08BA" w14:textId="77777777" w:rsidR="002866FE" w:rsidRPr="00BE5366" w:rsidRDefault="002866FE" w:rsidP="00FB07DF">
            <w:pPr>
              <w:pStyle w:val="Listenabsatz"/>
              <w:numPr>
                <w:ilvl w:val="0"/>
                <w:numId w:val="3"/>
              </w:numPr>
              <w:spacing w:after="120"/>
              <w:contextualSpacing w:val="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Other: 4.6%</w:t>
            </w:r>
          </w:p>
        </w:tc>
        <w:tc>
          <w:tcPr>
            <w:tcW w:w="1134" w:type="dxa"/>
            <w:shd w:val="clear" w:color="auto" w:fill="auto"/>
          </w:tcPr>
          <w:p w14:paraId="005DC95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Chlorthalidone</w:t>
            </w:r>
            <w:r w:rsidRPr="00BE5366">
              <w:rPr>
                <w:rFonts w:cs="Times New Roman"/>
                <w:sz w:val="22"/>
                <w:lang w:val="en-GB" w:eastAsia="de-AT"/>
              </w:rPr>
              <w:t>: 53.0%</w:t>
            </w:r>
            <w:r w:rsidRPr="00BE5366">
              <w:rPr>
                <w:rFonts w:cs="Times New Roman"/>
                <w:sz w:val="22"/>
                <w:lang w:val="en-GB" w:eastAsia="de-AT"/>
              </w:rPr>
              <w:br/>
            </w:r>
          </w:p>
          <w:p w14:paraId="290225E3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Doxazosin</w:t>
            </w:r>
            <w:r w:rsidRPr="00BE5366">
              <w:rPr>
                <w:rFonts w:cs="Times New Roman"/>
                <w:sz w:val="22"/>
                <w:lang w:val="en-GB" w:eastAsia="de-AT"/>
              </w:rPr>
              <w:t>: 53.6%</w:t>
            </w:r>
          </w:p>
        </w:tc>
        <w:tc>
          <w:tcPr>
            <w:tcW w:w="1986" w:type="dxa"/>
            <w:shd w:val="clear" w:color="auto" w:fill="auto"/>
          </w:tcPr>
          <w:p w14:paraId="5274450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2932" w:type="dxa"/>
            <w:shd w:val="clear" w:color="auto" w:fill="auto"/>
          </w:tcPr>
          <w:p w14:paraId="5189751C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Additional treatment for hypertension was allowed with:</w:t>
            </w:r>
          </w:p>
          <w:p w14:paraId="215EA344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tenolol</w:t>
            </w:r>
          </w:p>
          <w:p w14:paraId="46AA375A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Reserpine</w:t>
            </w:r>
          </w:p>
          <w:p w14:paraId="0B1A54C3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Clonidine</w:t>
            </w:r>
          </w:p>
          <w:p w14:paraId="0C3260E2" w14:textId="77777777" w:rsidR="002866FE" w:rsidRPr="00BE5366" w:rsidRDefault="002866FE" w:rsidP="002866FE">
            <w:pPr>
              <w:pStyle w:val="Listenabsatz"/>
              <w:numPr>
                <w:ilvl w:val="0"/>
                <w:numId w:val="2"/>
              </w:numPr>
              <w:spacing w:after="120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Hydralazine</w:t>
            </w:r>
            <w:r w:rsidRPr="00BE5366">
              <w:rPr>
                <w:rFonts w:cs="Times New Roman"/>
                <w:lang w:val="en-GB" w:eastAsia="de-AT"/>
              </w:rPr>
              <w:br/>
            </w:r>
          </w:p>
          <w:p w14:paraId="03BB7FBE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2459" w:type="dxa"/>
            <w:shd w:val="clear" w:color="auto" w:fill="auto"/>
          </w:tcPr>
          <w:p w14:paraId="4B2053FF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Comorbidities such as atherosclerotic cardiovascular disease, type 2 diabetes and unfavourable cholesterol levels were matched between the chlorthalidone and doxazosin group</w:t>
            </w:r>
          </w:p>
          <w:p w14:paraId="32432B6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5E549D0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</w:tr>
      <w:tr w:rsidR="002866FE" w:rsidRPr="006D5CC5" w14:paraId="4FBF2D7C" w14:textId="77777777" w:rsidTr="00FB07DF">
        <w:trPr>
          <w:trHeight w:val="2835"/>
        </w:trPr>
        <w:tc>
          <w:tcPr>
            <w:tcW w:w="1271" w:type="dxa"/>
            <w:shd w:val="clear" w:color="auto" w:fill="auto"/>
          </w:tcPr>
          <w:p w14:paraId="33643057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vertAlign w:val="superscript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 xml:space="preserve">Gotoh et al. (2005) </w:t>
            </w:r>
            <w:r w:rsidRPr="00BE5366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Hb3RvaDwvQXV0aG9yPjxZZWFyPjIwMDU8L1llYXI+PFJl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Hb3RvaDwvQXV0aG9yPjxZZWFyPjIwMDU8L1llYXI+PFJl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sz w:val="22"/>
                <w:lang w:val="de-AT" w:eastAsia="de-AT"/>
              </w:rPr>
            </w:r>
            <w:r w:rsidRPr="00BE5366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44]</w:t>
            </w:r>
            <w:r w:rsidRPr="00BE5366"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sz w:val="22"/>
                <w:vertAlign w:val="superscript"/>
                <w:lang w:val="de-AT" w:eastAsia="de-AT"/>
              </w:rPr>
              <w:t>2</w:t>
            </w:r>
          </w:p>
          <w:p w14:paraId="259F3CE5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BE5366">
              <w:rPr>
                <w:rFonts w:cs="Times New Roman"/>
                <w:lang w:val="de-AT" w:eastAsia="de-AT"/>
              </w:rPr>
              <w:br/>
            </w:r>
          </w:p>
        </w:tc>
        <w:tc>
          <w:tcPr>
            <w:tcW w:w="1985" w:type="dxa"/>
            <w:shd w:val="clear" w:color="auto" w:fill="auto"/>
            <w:noWrap/>
          </w:tcPr>
          <w:p w14:paraId="68EFD503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Multicenter trial in JP through 17 urologists in 16 sites</w:t>
            </w:r>
          </w:p>
        </w:tc>
        <w:tc>
          <w:tcPr>
            <w:tcW w:w="1842" w:type="dxa"/>
          </w:tcPr>
          <w:p w14:paraId="53CBBA4B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Tamsulosin:</w:t>
            </w:r>
          </w:p>
          <w:p w14:paraId="49B69FCB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75</w:t>
            </w:r>
          </w:p>
          <w:p w14:paraId="7E1D12B2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mean age: 68.5 y</w:t>
            </w:r>
          </w:p>
          <w:p w14:paraId="3C6342B5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95% CI: 67.0 – 70.1 y</w:t>
            </w:r>
          </w:p>
          <w:p w14:paraId="4702DFF6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</w:p>
          <w:p w14:paraId="5456C1C6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Naftopidil:</w:t>
            </w:r>
          </w:p>
          <w:p w14:paraId="1F54A7DE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69</w:t>
            </w:r>
          </w:p>
          <w:p w14:paraId="0DB8A873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lastRenderedPageBreak/>
              <w:t>mean age: 68.0 y</w:t>
            </w:r>
          </w:p>
          <w:p w14:paraId="0022EB1E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4B4856">
              <w:rPr>
                <w:lang w:val="en-GB" w:eastAsia="de-AT"/>
              </w:rPr>
              <w:t>95% CI: 66.4 – 69.8 y</w:t>
            </w:r>
          </w:p>
        </w:tc>
        <w:tc>
          <w:tcPr>
            <w:tcW w:w="1842" w:type="dxa"/>
            <w:shd w:val="clear" w:color="auto" w:fill="auto"/>
          </w:tcPr>
          <w:p w14:paraId="56A29F3C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lastRenderedPageBreak/>
              <w:t>N.a.</w:t>
            </w:r>
          </w:p>
        </w:tc>
        <w:tc>
          <w:tcPr>
            <w:tcW w:w="1134" w:type="dxa"/>
            <w:shd w:val="clear" w:color="auto" w:fill="auto"/>
          </w:tcPr>
          <w:p w14:paraId="37C3A9A0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1986" w:type="dxa"/>
            <w:shd w:val="clear" w:color="auto" w:fill="auto"/>
          </w:tcPr>
          <w:p w14:paraId="684F2568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Tamsulosin:</w:t>
            </w:r>
          </w:p>
          <w:p w14:paraId="3F5AEF28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33.6 ml</w:t>
            </w:r>
          </w:p>
          <w:p w14:paraId="1E95AC59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7.1</w:t>
            </w:r>
          </w:p>
          <w:p w14:paraId="6F018B8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oL: 4.4</w:t>
            </w:r>
          </w:p>
          <w:p w14:paraId="29519E0B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42.5 ml</w:t>
            </w:r>
          </w:p>
          <w:p w14:paraId="3B28DF3E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A091FCC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Naftopidil:</w:t>
            </w:r>
          </w:p>
          <w:p w14:paraId="3B15998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29 ml</w:t>
            </w:r>
          </w:p>
          <w:p w14:paraId="46AF56F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lastRenderedPageBreak/>
              <w:t>IPSS: 15.5</w:t>
            </w:r>
          </w:p>
          <w:p w14:paraId="4FA703F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oL: 4.5</w:t>
            </w:r>
          </w:p>
          <w:p w14:paraId="554EE45B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46.6 ml</w:t>
            </w:r>
          </w:p>
        </w:tc>
        <w:tc>
          <w:tcPr>
            <w:tcW w:w="2932" w:type="dxa"/>
            <w:shd w:val="clear" w:color="auto" w:fill="auto"/>
          </w:tcPr>
          <w:p w14:paraId="4E9B4C8D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lastRenderedPageBreak/>
              <w:t>Patients were excluded if they were currently in treatment with:</w:t>
            </w:r>
          </w:p>
          <w:p w14:paraId="36D4A0B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ntiandrogens</w:t>
            </w:r>
          </w:p>
          <w:p w14:paraId="1626E1CE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α1-antagonists</w:t>
            </w:r>
          </w:p>
          <w:p w14:paraId="6CB15454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nticholinergic drugs</w:t>
            </w:r>
          </w:p>
        </w:tc>
        <w:tc>
          <w:tcPr>
            <w:tcW w:w="2459" w:type="dxa"/>
            <w:shd w:val="clear" w:color="auto" w:fill="auto"/>
            <w:noWrap/>
          </w:tcPr>
          <w:p w14:paraId="69FD1911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Patients were excluded if they had (a history of) one or more of the following diseases:</w:t>
            </w:r>
          </w:p>
          <w:p w14:paraId="2DB7997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Orthostatic hypertension</w:t>
            </w:r>
          </w:p>
          <w:p w14:paraId="7786259E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Neurological disease incl. bladder dysfunction</w:t>
            </w:r>
          </w:p>
          <w:p w14:paraId="705E069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lastRenderedPageBreak/>
              <w:t>Carcinoma of bladder or prostate</w:t>
            </w:r>
          </w:p>
          <w:p w14:paraId="6230F513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Surgery for BPH or bladder neck obstruction</w:t>
            </w:r>
          </w:p>
          <w:p w14:paraId="0B36C8B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Urinary tract infections</w:t>
            </w:r>
          </w:p>
        </w:tc>
      </w:tr>
      <w:tr w:rsidR="002866FE" w:rsidRPr="006D5CC5" w14:paraId="77F77AEF" w14:textId="77777777" w:rsidTr="00FB07DF">
        <w:trPr>
          <w:trHeight w:val="2268"/>
        </w:trPr>
        <w:tc>
          <w:tcPr>
            <w:tcW w:w="1271" w:type="dxa"/>
            <w:shd w:val="clear" w:color="auto" w:fill="auto"/>
          </w:tcPr>
          <w:p w14:paraId="7440C470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BE5366">
              <w:rPr>
                <w:rFonts w:cs="Times New Roman"/>
                <w:lang w:val="de-AT" w:eastAsia="de-AT"/>
              </w:rPr>
              <w:lastRenderedPageBreak/>
              <w:t xml:space="preserve">Nishino et al. (2006) </w:t>
            </w:r>
            <w:r w:rsidRPr="00BE5366"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OaXNoaW5vPC9BdXRob3I+PFllYXI+MjAwNjwvWWVhcj48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OaXNoaW5vPC9BdXRob3I+PFllYXI+MjAwNjwvWWVhcj48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lang w:val="de-AT" w:eastAsia="de-AT"/>
              </w:rPr>
            </w:r>
            <w:r w:rsidRPr="00BE5366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45]</w:t>
            </w:r>
            <w:r w:rsidRPr="00BE5366">
              <w:rPr>
                <w:rFonts w:cs="Times New Roman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vertAlign w:val="superscript"/>
                <w:lang w:val="de-AT" w:eastAsia="de-AT"/>
              </w:rPr>
              <w:t>3</w:t>
            </w:r>
          </w:p>
        </w:tc>
        <w:tc>
          <w:tcPr>
            <w:tcW w:w="1985" w:type="dxa"/>
            <w:shd w:val="clear" w:color="auto" w:fill="auto"/>
            <w:noWrap/>
          </w:tcPr>
          <w:p w14:paraId="73BCE715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atients of the Department of Urology at Gifu University (JP)</w:t>
            </w:r>
          </w:p>
        </w:tc>
        <w:tc>
          <w:tcPr>
            <w:tcW w:w="1842" w:type="dxa"/>
          </w:tcPr>
          <w:p w14:paraId="30FA0E23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Tamsulosin/ </w:t>
            </w:r>
            <w:r>
              <w:rPr>
                <w:sz w:val="22"/>
                <w:lang w:val="en-GB" w:eastAsia="de-AT"/>
              </w:rPr>
              <w:t>n</w:t>
            </w:r>
            <w:r w:rsidRPr="004B4856">
              <w:rPr>
                <w:sz w:val="22"/>
                <w:lang w:val="en-GB" w:eastAsia="de-AT"/>
              </w:rPr>
              <w:t xml:space="preserve">aftopidil: </w:t>
            </w:r>
          </w:p>
          <w:p w14:paraId="03FD11C9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17</w:t>
            </w:r>
          </w:p>
          <w:p w14:paraId="1EA000EC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</w:p>
          <w:p w14:paraId="7B501A59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Naftopidil/ </w:t>
            </w:r>
            <w:r>
              <w:rPr>
                <w:sz w:val="22"/>
                <w:lang w:val="en-GB" w:eastAsia="de-AT"/>
              </w:rPr>
              <w:t>t</w:t>
            </w:r>
            <w:r w:rsidRPr="004B4856">
              <w:rPr>
                <w:sz w:val="22"/>
                <w:lang w:val="en-GB" w:eastAsia="de-AT"/>
              </w:rPr>
              <w:t>amsulosin:</w:t>
            </w:r>
          </w:p>
          <w:p w14:paraId="4B0FC683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E1383C">
              <w:rPr>
                <w:lang w:val="en-GB" w:eastAsia="de-AT"/>
              </w:rPr>
              <w:t>n=</w:t>
            </w:r>
            <w:r w:rsidRPr="004B4856">
              <w:rPr>
                <w:lang w:val="en-GB" w:eastAsia="de-AT"/>
              </w:rPr>
              <w:t>17</w:t>
            </w:r>
          </w:p>
        </w:tc>
        <w:tc>
          <w:tcPr>
            <w:tcW w:w="1842" w:type="dxa"/>
            <w:shd w:val="clear" w:color="auto" w:fill="auto"/>
          </w:tcPr>
          <w:p w14:paraId="373F64EF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160FFA6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1986" w:type="dxa"/>
            <w:shd w:val="clear" w:color="auto" w:fill="auto"/>
          </w:tcPr>
          <w:p w14:paraId="7E05B8CC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19.8 ml</w:t>
            </w:r>
          </w:p>
          <w:p w14:paraId="3C8F6E9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20.4</w:t>
            </w:r>
          </w:p>
          <w:p w14:paraId="6592295C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oL: 4.9</w:t>
            </w:r>
          </w:p>
          <w:p w14:paraId="3349A97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54.1 ml</w:t>
            </w:r>
          </w:p>
          <w:p w14:paraId="2BF6AAB9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E5366">
              <w:rPr>
                <w:rFonts w:cs="Times New Roman"/>
                <w:lang w:val="en-GB" w:eastAsia="de-AT"/>
              </w:rPr>
              <w:t>: 9.9 ml/s</w:t>
            </w:r>
          </w:p>
          <w:p w14:paraId="31003E0B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2932" w:type="dxa"/>
            <w:shd w:val="clear" w:color="auto" w:fill="auto"/>
          </w:tcPr>
          <w:p w14:paraId="715906BB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Patients were excluded if they had ever been medically treated for BPH</w:t>
            </w:r>
          </w:p>
        </w:tc>
        <w:tc>
          <w:tcPr>
            <w:tcW w:w="2459" w:type="dxa"/>
            <w:shd w:val="clear" w:color="auto" w:fill="auto"/>
            <w:noWrap/>
          </w:tcPr>
          <w:p w14:paraId="7F6432DC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Patients were excluded if they had (a history of) one or more of the following diseases (e.g.):</w:t>
            </w:r>
          </w:p>
          <w:p w14:paraId="420016BC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Neurogenic disorders</w:t>
            </w:r>
          </w:p>
          <w:p w14:paraId="18750B08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Urinary retention</w:t>
            </w:r>
          </w:p>
          <w:p w14:paraId="5D34F87D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Carcinoma of bladder</w:t>
            </w:r>
          </w:p>
          <w:p w14:paraId="542DB14B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Urinary tract infections</w:t>
            </w:r>
          </w:p>
        </w:tc>
      </w:tr>
      <w:tr w:rsidR="002866FE" w:rsidRPr="006955CC" w14:paraId="2E39004C" w14:textId="77777777" w:rsidTr="00FB07DF">
        <w:trPr>
          <w:trHeight w:val="3069"/>
        </w:trPr>
        <w:tc>
          <w:tcPr>
            <w:tcW w:w="1271" w:type="dxa"/>
            <w:shd w:val="clear" w:color="auto" w:fill="auto"/>
          </w:tcPr>
          <w:p w14:paraId="6C342A38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vertAlign w:val="superscript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 xml:space="preserve">Oelke et al. (2014) </w:t>
            </w:r>
            <w:r w:rsidRPr="00BE5366">
              <w:rPr>
                <w:rFonts w:cs="Times New Roman"/>
                <w:sz w:val="22"/>
                <w:lang w:val="en-GB" w:eastAsia="de-AT"/>
              </w:rPr>
              <w:fldChar w:fldCharType="begin">
                <w:fldData xml:space="preserve">PEVuZE5vdGU+PENpdGU+PEF1dGhvcj5PZWxrZTwvQXV0aG9yPjxZZWFyPjIwMTQ8L1llYXI+PFJl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en-GB" w:eastAsia="de-AT"/>
              </w:rPr>
              <w:fldChar w:fldCharType="begin">
                <w:fldData xml:space="preserve">PEVuZE5vdGU+PENpdGU+PEF1dGhvcj5PZWxrZTwvQXV0aG9yPjxZZWFyPjIwMTQ8L1llYXI+PFJl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en-GB" w:eastAsia="de-AT"/>
              </w:rPr>
            </w:r>
            <w:r>
              <w:rPr>
                <w:rFonts w:cs="Times New Roman"/>
                <w:sz w:val="22"/>
                <w:lang w:val="en-GB" w:eastAsia="de-AT"/>
              </w:rPr>
              <w:fldChar w:fldCharType="end"/>
            </w:r>
            <w:r w:rsidRPr="00BE5366">
              <w:rPr>
                <w:rFonts w:cs="Times New Roman"/>
                <w:sz w:val="22"/>
                <w:lang w:val="en-GB" w:eastAsia="de-AT"/>
              </w:rPr>
            </w:r>
            <w:r w:rsidRPr="00BE5366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46]</w:t>
            </w:r>
            <w:r w:rsidRPr="00BE5366">
              <w:rPr>
                <w:rFonts w:cs="Times New Roman"/>
                <w:sz w:val="22"/>
                <w:lang w:val="en-GB" w:eastAsia="de-AT"/>
              </w:rPr>
              <w:fldChar w:fldCharType="end"/>
            </w:r>
            <w:r w:rsidRPr="00BE5366">
              <w:rPr>
                <w:rFonts w:cs="Times New Roman"/>
                <w:sz w:val="22"/>
                <w:vertAlign w:val="superscript"/>
                <w:lang w:val="en-GB" w:eastAsia="de-AT"/>
              </w:rPr>
              <w:t>4</w:t>
            </w:r>
          </w:p>
          <w:p w14:paraId="284488E0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843CDD1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1985" w:type="dxa"/>
            <w:shd w:val="clear" w:color="auto" w:fill="auto"/>
            <w:noWrap/>
          </w:tcPr>
          <w:p w14:paraId="0C3BBFF8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 xml:space="preserve">Patients were recruited internationally in 44 urology sites in Europe (71%), Mexico and Australia </w:t>
            </w:r>
          </w:p>
        </w:tc>
        <w:tc>
          <w:tcPr>
            <w:tcW w:w="1842" w:type="dxa"/>
          </w:tcPr>
          <w:p w14:paraId="6B4035ED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Tamsulosin:</w:t>
            </w:r>
          </w:p>
          <w:p w14:paraId="1961C514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168</w:t>
            </w:r>
          </w:p>
          <w:p w14:paraId="56D24D08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>66</w:t>
            </w:r>
            <w:r w:rsidRPr="004B4856">
              <w:rPr>
                <w:lang w:val="de-AT" w:eastAsia="de-AT"/>
              </w:rPr>
              <w:t xml:space="preserve"> y: 72</w:t>
            </w:r>
          </w:p>
          <w:p w14:paraId="5CE211A8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</w:p>
          <w:p w14:paraId="67CC4D7E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t>Tadalafil:</w:t>
            </w:r>
          </w:p>
          <w:p w14:paraId="23C5D775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171</w:t>
            </w:r>
          </w:p>
          <w:p w14:paraId="77E76091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>66</w:t>
            </w:r>
            <w:r w:rsidRPr="004B4856">
              <w:rPr>
                <w:lang w:val="de-AT" w:eastAsia="de-AT"/>
              </w:rPr>
              <w:t xml:space="preserve"> y: 75</w:t>
            </w:r>
          </w:p>
          <w:p w14:paraId="02709C4E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</w:p>
          <w:p w14:paraId="3529191B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t>Placebo:</w:t>
            </w:r>
          </w:p>
          <w:p w14:paraId="04B4E034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172</w:t>
            </w:r>
          </w:p>
          <w:p w14:paraId="2A09E8A2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E1383C">
              <w:rPr>
                <w:lang w:val="en-GB" w:eastAsia="de-AT"/>
              </w:rPr>
              <w:lastRenderedPageBreak/>
              <w:t>≥</w:t>
            </w:r>
            <w:r w:rsidRPr="004B4856">
              <w:rPr>
                <w:lang w:val="en-GB" w:eastAsia="de-AT"/>
              </w:rPr>
              <w:t>66</w:t>
            </w:r>
            <w:r w:rsidRPr="00E1383C">
              <w:rPr>
                <w:lang w:val="en-GB" w:eastAsia="de-AT"/>
              </w:rPr>
              <w:t xml:space="preserve"> y: 77</w:t>
            </w:r>
          </w:p>
        </w:tc>
        <w:tc>
          <w:tcPr>
            <w:tcW w:w="1842" w:type="dxa"/>
            <w:shd w:val="clear" w:color="auto" w:fill="auto"/>
          </w:tcPr>
          <w:p w14:paraId="592E5C1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lastRenderedPageBreak/>
              <w:t>Tamsulosin:</w:t>
            </w:r>
          </w:p>
          <w:p w14:paraId="629035B3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White: 78%</w:t>
            </w:r>
          </w:p>
          <w:p w14:paraId="5168EF37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lack/African American: 0%</w:t>
            </w:r>
          </w:p>
          <w:p w14:paraId="41ADECFE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merican Indian/Alaska Native: 22%</w:t>
            </w:r>
          </w:p>
          <w:p w14:paraId="4869A836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1866F497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Tadalafil:</w:t>
            </w:r>
          </w:p>
          <w:p w14:paraId="40C1F79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White: 76%</w:t>
            </w:r>
          </w:p>
          <w:p w14:paraId="6C43E7D7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lastRenderedPageBreak/>
              <w:t>Black/African American: 0.6%</w:t>
            </w:r>
          </w:p>
          <w:p w14:paraId="042225B6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merican Indian/Alaska Native: 23.4%</w:t>
            </w:r>
          </w:p>
          <w:p w14:paraId="2D0D5B4F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  <w:p w14:paraId="7474B54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Placebo:</w:t>
            </w:r>
          </w:p>
          <w:p w14:paraId="3C5B1486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White: 76.2%</w:t>
            </w:r>
          </w:p>
          <w:p w14:paraId="0D2F2748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lack/African American: 0%</w:t>
            </w:r>
          </w:p>
          <w:p w14:paraId="6502BD63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merican Indian/Alaska Native: 23.8%</w:t>
            </w:r>
          </w:p>
          <w:p w14:paraId="35285CB3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134" w:type="dxa"/>
            <w:shd w:val="clear" w:color="auto" w:fill="auto"/>
          </w:tcPr>
          <w:p w14:paraId="687921C8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lastRenderedPageBreak/>
              <w:t>100%</w:t>
            </w:r>
          </w:p>
        </w:tc>
        <w:tc>
          <w:tcPr>
            <w:tcW w:w="1986" w:type="dxa"/>
            <w:shd w:val="clear" w:color="auto" w:fill="auto"/>
          </w:tcPr>
          <w:p w14:paraId="0A11DEEF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Tamsulosin:</w:t>
            </w:r>
          </w:p>
          <w:p w14:paraId="6AA2322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6.8</w:t>
            </w:r>
          </w:p>
          <w:p w14:paraId="6B6B701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Erectile dysfunction (ED): 69%</w:t>
            </w:r>
          </w:p>
          <w:p w14:paraId="13B70ADB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MI: 27.9 kg/m²</w:t>
            </w:r>
          </w:p>
          <w:p w14:paraId="70281C8B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DDBE80C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Tadalafil:</w:t>
            </w:r>
          </w:p>
          <w:p w14:paraId="0861EF67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7.2</w:t>
            </w:r>
          </w:p>
          <w:p w14:paraId="3029EA22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ED: 70.8%</w:t>
            </w:r>
          </w:p>
          <w:p w14:paraId="5307D82B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MI: 27.1 kg/m²</w:t>
            </w:r>
          </w:p>
          <w:p w14:paraId="6EFCBDD7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  <w:p w14:paraId="710BC13C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Placebo:</w:t>
            </w:r>
          </w:p>
          <w:p w14:paraId="6B011CCC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7.4</w:t>
            </w:r>
          </w:p>
          <w:p w14:paraId="24BA9DA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ED: 69.8%</w:t>
            </w:r>
          </w:p>
          <w:p w14:paraId="263E8D32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BMI: 28.1 kg/m²</w:t>
            </w:r>
          </w:p>
        </w:tc>
        <w:tc>
          <w:tcPr>
            <w:tcW w:w="2932" w:type="dxa"/>
            <w:shd w:val="clear" w:color="auto" w:fill="auto"/>
          </w:tcPr>
          <w:p w14:paraId="48BB913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lastRenderedPageBreak/>
              <w:t>Previous therapies within 12 mo prior to screening:</w:t>
            </w:r>
          </w:p>
          <w:p w14:paraId="5EBF44A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AB96154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Tamsulosin:</w:t>
            </w:r>
          </w:p>
          <w:p w14:paraId="64D7C93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α-blockers: 25.6%</w:t>
            </w:r>
          </w:p>
          <w:p w14:paraId="454F9D9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Other LUTS/BPH therapy: 5.4%</w:t>
            </w:r>
          </w:p>
          <w:p w14:paraId="1A5EB7A7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ED therapy: 12.5%</w:t>
            </w:r>
          </w:p>
          <w:p w14:paraId="3EB841CF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DC16842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Tadalafil:</w:t>
            </w:r>
          </w:p>
          <w:p w14:paraId="3FC97F72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lastRenderedPageBreak/>
              <w:t>α-blockers: 24%</w:t>
            </w:r>
          </w:p>
          <w:p w14:paraId="302B1F97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Other LUTS/BPH therapy: 3.5%</w:t>
            </w:r>
          </w:p>
          <w:p w14:paraId="0167C24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ED therapy: 12.3%</w:t>
            </w:r>
          </w:p>
          <w:p w14:paraId="04947F73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FEA22F6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Placebo:</w:t>
            </w:r>
          </w:p>
          <w:p w14:paraId="644C27F1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α-blockers: 26.2%</w:t>
            </w:r>
          </w:p>
          <w:p w14:paraId="58A52AB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Other LUTS/BPH therapy: 4.7%</w:t>
            </w:r>
          </w:p>
          <w:p w14:paraId="536439A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ED therapy: 13.4%</w:t>
            </w:r>
          </w:p>
          <w:p w14:paraId="47044B41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2459" w:type="dxa"/>
            <w:shd w:val="clear" w:color="auto" w:fill="auto"/>
            <w:noWrap/>
          </w:tcPr>
          <w:p w14:paraId="0AC7CE10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lastRenderedPageBreak/>
              <w:t>Patients excluded if they had (had) prostate cancer</w:t>
            </w:r>
          </w:p>
        </w:tc>
      </w:tr>
      <w:tr w:rsidR="002866FE" w:rsidRPr="006D5CC5" w14:paraId="5EA2C299" w14:textId="77777777" w:rsidTr="00FB07DF">
        <w:trPr>
          <w:trHeight w:val="844"/>
        </w:trPr>
        <w:tc>
          <w:tcPr>
            <w:tcW w:w="1271" w:type="dxa"/>
            <w:shd w:val="clear" w:color="auto" w:fill="auto"/>
          </w:tcPr>
          <w:p w14:paraId="5BCD3E32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 xml:space="preserve">Roehrborn (2006) </w:t>
            </w:r>
            <w:r w:rsidRPr="00BE5366">
              <w:rPr>
                <w:rFonts w:cs="Times New Roman"/>
                <w:sz w:val="22"/>
                <w:lang w:val="en-GB" w:eastAsia="de-AT"/>
              </w:rPr>
              <w:fldChar w:fldCharType="begin"/>
            </w:r>
            <w:r>
              <w:rPr>
                <w:rFonts w:cs="Times New Roman"/>
                <w:sz w:val="22"/>
                <w:lang w:val="en-GB" w:eastAsia="de-AT"/>
              </w:rPr>
              <w:instrText xml:space="preserve"> ADDIN EN.CITE &lt;EndNote&gt;&lt;Cite&gt;&lt;Author&gt;ROEHRBORN&lt;/Author&gt;&lt;Year&gt;2006&lt;/Year&gt;&lt;RecNum&gt;109&lt;/RecNum&gt;&lt;DisplayText&gt;[46]&lt;/DisplayText&gt;&lt;record&gt;&lt;rec-number&gt;109&lt;/rec-number&gt;&lt;foreign-keys&gt;&lt;key app="EN" db-id="vp5dva907v99e5ef5rs5f29ssxrw9a0dt555" timestamp="1580122482"&gt;109&lt;/key&gt;&lt;/foreign-keys&gt;&lt;ref-type name="Journal Article"&gt;17&lt;/ref-type&gt;&lt;contributors&gt;&lt;authors&gt;&lt;author&gt;Roehrborn, C. G.&lt;/author&gt;&lt;author&gt;ALTESS Study Group&lt;/author&gt;&lt;/authors&gt;&lt;/contributors&gt;&lt;titles&gt;&lt;title&gt;Alfuzosin 10 mg once daily prevents overall clinical progression of benign prostatic hyperplasia but not acute urinary retention: results of a 2-year placebo-controlled study&lt;/title&gt;&lt;secondary-title&gt;BJU International&lt;/secondary-title&gt;&lt;/titles&gt;&lt;periodical&gt;&lt;full-title&gt;BJU Int&lt;/full-title&gt;&lt;abbr-1&gt;BJU international&lt;/abbr-1&gt;&lt;/periodical&gt;&lt;pages&gt;734-741&lt;/pages&gt;&lt;volume&gt;97&lt;/volume&gt;&lt;number&gt;4&lt;/number&gt;&lt;dates&gt;&lt;year&gt;2006&lt;/year&gt;&lt;/dates&gt;&lt;isbn&gt;1464-4096&lt;/isbn&gt;&lt;urls&gt;&lt;related-urls&gt;&lt;url&gt;https://onlinelibrary.wiley.com/doi/abs/10.1111/j.1464-410X.2006.06110.x&lt;/url&gt;&lt;/related-urls&gt;&lt;/urls&gt;&lt;electronic-resource-num&gt;10.1111/j.1464-410X.2006.06110.x&lt;/electronic-resource-num&gt;&lt;/record&gt;&lt;/Cite&gt;&lt;/EndNote&gt;</w:instrText>
            </w:r>
            <w:r w:rsidRPr="00BE5366">
              <w:rPr>
                <w:rFonts w:cs="Times New Roman"/>
                <w:sz w:val="22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en-GB" w:eastAsia="de-AT"/>
              </w:rPr>
              <w:t>[47]</w:t>
            </w:r>
            <w:r w:rsidRPr="00BE5366">
              <w:rPr>
                <w:rFonts w:cs="Times New Roman"/>
                <w:sz w:val="22"/>
                <w:lang w:val="en-GB" w:eastAsia="de-AT"/>
              </w:rPr>
              <w:fldChar w:fldCharType="end"/>
            </w:r>
            <w:r w:rsidRPr="00BE5366">
              <w:rPr>
                <w:rFonts w:cs="Times New Roman"/>
                <w:sz w:val="22"/>
                <w:vertAlign w:val="superscript"/>
                <w:lang w:val="en-GB" w:eastAsia="de-AT"/>
              </w:rPr>
              <w:t>5</w:t>
            </w:r>
          </w:p>
          <w:p w14:paraId="6BD7F527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1985" w:type="dxa"/>
            <w:shd w:val="clear" w:color="auto" w:fill="auto"/>
            <w:noWrap/>
          </w:tcPr>
          <w:p w14:paraId="56E4D613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atients were recruited internationally in 148 urology sites in North America, Europe, Australia, Middle East and South-Africa</w:t>
            </w:r>
          </w:p>
        </w:tc>
        <w:tc>
          <w:tcPr>
            <w:tcW w:w="1842" w:type="dxa"/>
          </w:tcPr>
          <w:p w14:paraId="23F568F3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Alfuzosin:</w:t>
            </w:r>
          </w:p>
          <w:p w14:paraId="18C80826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759</w:t>
            </w:r>
          </w:p>
          <w:p w14:paraId="4CED536D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>65</w:t>
            </w:r>
            <w:r w:rsidRPr="004B4856">
              <w:rPr>
                <w:lang w:val="de-AT" w:eastAsia="de-AT"/>
              </w:rPr>
              <w:t xml:space="preserve"> y: 449</w:t>
            </w:r>
          </w:p>
          <w:p w14:paraId="47A64A39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</w:p>
          <w:p w14:paraId="517A4D70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  <w:r w:rsidRPr="004B4856">
              <w:rPr>
                <w:sz w:val="22"/>
                <w:lang w:val="de-AT" w:eastAsia="de-AT"/>
              </w:rPr>
              <w:t>Placebo:</w:t>
            </w:r>
          </w:p>
          <w:p w14:paraId="5BF9AEA2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763</w:t>
            </w:r>
          </w:p>
          <w:p w14:paraId="14AD5ABD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de-AT" w:eastAsia="de-AT"/>
              </w:rPr>
            </w:pPr>
            <w:r w:rsidRPr="004B4856">
              <w:rPr>
                <w:lang w:val="de-AT" w:eastAsia="de-AT"/>
              </w:rPr>
              <w:t>≥</w:t>
            </w:r>
            <w:r w:rsidRPr="004B4856">
              <w:rPr>
                <w:lang w:val="en-GB" w:eastAsia="de-AT"/>
              </w:rPr>
              <w:t>65</w:t>
            </w:r>
            <w:r w:rsidRPr="004B4856">
              <w:rPr>
                <w:lang w:val="de-AT" w:eastAsia="de-AT"/>
              </w:rPr>
              <w:t xml:space="preserve"> y: 439</w:t>
            </w:r>
          </w:p>
          <w:p w14:paraId="597ECEFD" w14:textId="77777777" w:rsidR="002866FE" w:rsidRPr="004B4856" w:rsidRDefault="002866FE" w:rsidP="00FB07DF">
            <w:pPr>
              <w:spacing w:line="276" w:lineRule="auto"/>
              <w:rPr>
                <w:sz w:val="22"/>
                <w:lang w:val="de-AT" w:eastAsia="de-AT"/>
              </w:rPr>
            </w:pPr>
          </w:p>
          <w:p w14:paraId="70D7A0F1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842" w:type="dxa"/>
            <w:shd w:val="clear" w:color="auto" w:fill="auto"/>
          </w:tcPr>
          <w:p w14:paraId="1B462002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6C46BA46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1986" w:type="dxa"/>
            <w:shd w:val="clear" w:color="auto" w:fill="auto"/>
          </w:tcPr>
          <w:p w14:paraId="70650F8E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Alfuzosin:</w:t>
            </w:r>
          </w:p>
          <w:p w14:paraId="7012ABCD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46.9 ml</w:t>
            </w:r>
          </w:p>
          <w:p w14:paraId="1755C2F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9.2</w:t>
            </w:r>
          </w:p>
          <w:p w14:paraId="50267D4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95.3 ml</w:t>
            </w:r>
          </w:p>
          <w:p w14:paraId="6FA152C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E5366">
              <w:rPr>
                <w:rFonts w:cs="Times New Roman"/>
                <w:lang w:val="en-GB" w:eastAsia="de-AT"/>
              </w:rPr>
              <w:t>: 8.9 ml/s</w:t>
            </w:r>
          </w:p>
          <w:p w14:paraId="1AF08BE9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  <w:p w14:paraId="19341C60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Placebo:</w:t>
            </w:r>
          </w:p>
          <w:p w14:paraId="7F314139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46.6 ml</w:t>
            </w:r>
          </w:p>
          <w:p w14:paraId="1FA02A4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9.2</w:t>
            </w:r>
          </w:p>
          <w:p w14:paraId="5E83E34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89 ml</w:t>
            </w:r>
          </w:p>
          <w:p w14:paraId="04B20431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E5366">
              <w:rPr>
                <w:rFonts w:cs="Times New Roman"/>
                <w:lang w:val="en-GB" w:eastAsia="de-AT"/>
              </w:rPr>
              <w:t>: 8.8 ml/s</w:t>
            </w:r>
          </w:p>
          <w:p w14:paraId="3C577B88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2932" w:type="dxa"/>
            <w:shd w:val="clear" w:color="auto" w:fill="auto"/>
          </w:tcPr>
          <w:p w14:paraId="032ADEEF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atients were excluded if they were taking medication which would eventually change the voiding pattern</w:t>
            </w:r>
          </w:p>
        </w:tc>
        <w:tc>
          <w:tcPr>
            <w:tcW w:w="2459" w:type="dxa"/>
            <w:shd w:val="clear" w:color="auto" w:fill="auto"/>
            <w:noWrap/>
          </w:tcPr>
          <w:p w14:paraId="1EB73817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Hypertension:</w:t>
            </w:r>
          </w:p>
          <w:p w14:paraId="75EF85D9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lfuzosin: 36.1%</w:t>
            </w:r>
          </w:p>
          <w:p w14:paraId="00EECF38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lacebo: 35%</w:t>
            </w:r>
          </w:p>
          <w:p w14:paraId="649054B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100E9AE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Patients were excluded if they had (a history of) one or more of the following diseases:</w:t>
            </w:r>
          </w:p>
          <w:p w14:paraId="1B58FAC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ostural hypotension or syncope</w:t>
            </w:r>
          </w:p>
          <w:p w14:paraId="3F99E8AE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Carcinoma of prostate</w:t>
            </w:r>
          </w:p>
          <w:p w14:paraId="0E80382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Surgery of prostate</w:t>
            </w:r>
          </w:p>
          <w:p w14:paraId="67F5E017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AUR</w:t>
            </w:r>
          </w:p>
        </w:tc>
      </w:tr>
      <w:tr w:rsidR="002866FE" w:rsidRPr="006D5CC5" w14:paraId="3FB63007" w14:textId="77777777" w:rsidTr="00FB07DF">
        <w:trPr>
          <w:trHeight w:val="2835"/>
        </w:trPr>
        <w:tc>
          <w:tcPr>
            <w:tcW w:w="1271" w:type="dxa"/>
            <w:shd w:val="clear" w:color="auto" w:fill="auto"/>
          </w:tcPr>
          <w:p w14:paraId="2510452B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vertAlign w:val="superscript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lastRenderedPageBreak/>
              <w:t xml:space="preserve">Yokoyama et al. (2011) </w:t>
            </w:r>
            <w:r w:rsidRPr="00BE5366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Zb2tveWFtYTwvQXV0aG9yPjxZZWFyPjIwMTE8L1llYXI+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Zb2tveWFtYTwvQXV0aG9yPjxZZWFyPjIwMTE8L1llYXI+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sz w:val="22"/>
                <w:lang w:val="de-AT" w:eastAsia="de-AT"/>
              </w:rPr>
            </w:r>
            <w:r w:rsidRPr="00BE5366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48]</w:t>
            </w:r>
            <w:r w:rsidRPr="00BE5366"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BE5366">
              <w:rPr>
                <w:rFonts w:cs="Times New Roman"/>
                <w:sz w:val="22"/>
                <w:vertAlign w:val="superscript"/>
                <w:lang w:val="de-AT" w:eastAsia="de-AT"/>
              </w:rPr>
              <w:t>6</w:t>
            </w:r>
          </w:p>
          <w:p w14:paraId="7C3A5770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BE5366">
              <w:rPr>
                <w:rFonts w:cs="Times New Roman"/>
                <w:lang w:val="de-AT" w:eastAsia="de-AT"/>
              </w:rPr>
              <w:br/>
            </w:r>
          </w:p>
        </w:tc>
        <w:tc>
          <w:tcPr>
            <w:tcW w:w="1985" w:type="dxa"/>
            <w:shd w:val="clear" w:color="auto" w:fill="auto"/>
            <w:noWrap/>
          </w:tcPr>
          <w:p w14:paraId="65395534" w14:textId="77777777" w:rsidR="002866FE" w:rsidRPr="00BE5366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Department of Urology at Kawasaki Medical School, Japan</w:t>
            </w:r>
          </w:p>
        </w:tc>
        <w:tc>
          <w:tcPr>
            <w:tcW w:w="1842" w:type="dxa"/>
          </w:tcPr>
          <w:p w14:paraId="63868CEC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Tamsulosin:</w:t>
            </w:r>
          </w:p>
          <w:p w14:paraId="3BD91C31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45</w:t>
            </w:r>
          </w:p>
          <w:p w14:paraId="131B5134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mean age: 71.5 y</w:t>
            </w:r>
          </w:p>
          <w:p w14:paraId="1A0703B8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</w:p>
          <w:p w14:paraId="1A267CCB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 xml:space="preserve">Silodosin: </w:t>
            </w:r>
          </w:p>
          <w:p w14:paraId="518E2E25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45</w:t>
            </w:r>
          </w:p>
          <w:p w14:paraId="568D1656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mean age: 70.2 y</w:t>
            </w:r>
          </w:p>
          <w:p w14:paraId="7D9EB35C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</w:p>
          <w:p w14:paraId="4C53D39F" w14:textId="77777777" w:rsidR="002866FE" w:rsidRPr="004B4856" w:rsidRDefault="002866FE" w:rsidP="00FB07DF">
            <w:pPr>
              <w:spacing w:line="276" w:lineRule="auto"/>
              <w:rPr>
                <w:sz w:val="22"/>
                <w:lang w:val="en-GB" w:eastAsia="de-AT"/>
              </w:rPr>
            </w:pPr>
            <w:r w:rsidRPr="004B4856">
              <w:rPr>
                <w:sz w:val="22"/>
                <w:lang w:val="en-GB" w:eastAsia="de-AT"/>
              </w:rPr>
              <w:t>Naftopidil:</w:t>
            </w:r>
          </w:p>
          <w:p w14:paraId="46EA56B3" w14:textId="77777777" w:rsidR="002866FE" w:rsidRPr="004B4856" w:rsidRDefault="002866FE" w:rsidP="002866FE">
            <w:pPr>
              <w:pStyle w:val="Listenabsatz"/>
              <w:numPr>
                <w:ilvl w:val="0"/>
                <w:numId w:val="1"/>
              </w:numPr>
              <w:rPr>
                <w:lang w:val="en-GB" w:eastAsia="de-AT"/>
              </w:rPr>
            </w:pPr>
            <w:r w:rsidRPr="004B4856">
              <w:rPr>
                <w:lang w:val="en-GB" w:eastAsia="de-AT"/>
              </w:rPr>
              <w:t>n=46</w:t>
            </w:r>
          </w:p>
          <w:p w14:paraId="270CE5F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4B4856">
              <w:rPr>
                <w:lang w:val="en-GB" w:eastAsia="de-AT"/>
              </w:rPr>
              <w:t>mean age: 69.1 y</w:t>
            </w:r>
          </w:p>
        </w:tc>
        <w:tc>
          <w:tcPr>
            <w:tcW w:w="1842" w:type="dxa"/>
            <w:shd w:val="clear" w:color="auto" w:fill="auto"/>
          </w:tcPr>
          <w:p w14:paraId="34E040B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1A1FF84A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1986" w:type="dxa"/>
            <w:shd w:val="clear" w:color="auto" w:fill="auto"/>
          </w:tcPr>
          <w:p w14:paraId="5784E4C1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Tamsulosin:</w:t>
            </w:r>
          </w:p>
          <w:p w14:paraId="2048B0F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32.5 ml</w:t>
            </w:r>
          </w:p>
          <w:p w14:paraId="1FB96F9D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8</w:t>
            </w:r>
          </w:p>
          <w:p w14:paraId="27FB8DE3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oL: 4.49</w:t>
            </w:r>
          </w:p>
          <w:p w14:paraId="787F0B9D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29.7 ml</w:t>
            </w:r>
          </w:p>
          <w:p w14:paraId="3CED712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E5366">
              <w:rPr>
                <w:rFonts w:cs="Times New Roman"/>
                <w:lang w:val="en-GB" w:eastAsia="de-AT"/>
              </w:rPr>
              <w:t>: 8.56 ml/s</w:t>
            </w:r>
          </w:p>
          <w:p w14:paraId="7C1BE852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5AC803B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 xml:space="preserve">Silodosin: </w:t>
            </w:r>
          </w:p>
          <w:p w14:paraId="55C04DBF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33.3 ml</w:t>
            </w:r>
          </w:p>
          <w:p w14:paraId="4D736AF5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8.7</w:t>
            </w:r>
          </w:p>
          <w:p w14:paraId="5FDB1949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oL: 4.5</w:t>
            </w:r>
          </w:p>
          <w:p w14:paraId="7365EF04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57.6 ml</w:t>
            </w:r>
          </w:p>
          <w:p w14:paraId="288F6311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E5366">
              <w:rPr>
                <w:rFonts w:cs="Times New Roman"/>
                <w:lang w:val="en-GB" w:eastAsia="de-AT"/>
              </w:rPr>
              <w:t>: 9.03 ml/s</w:t>
            </w:r>
          </w:p>
          <w:p w14:paraId="1FD84B56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7CED2A5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E5366">
              <w:rPr>
                <w:rFonts w:cs="Times New Roman"/>
                <w:sz w:val="22"/>
                <w:lang w:val="en-GB" w:eastAsia="de-AT"/>
              </w:rPr>
              <w:t>Naftopidil:</w:t>
            </w:r>
          </w:p>
          <w:p w14:paraId="6473EAD1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V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prostate</w:t>
            </w:r>
            <w:r w:rsidRPr="00BE5366">
              <w:rPr>
                <w:rFonts w:cs="Times New Roman"/>
                <w:lang w:val="en-GB" w:eastAsia="de-AT"/>
              </w:rPr>
              <w:t>: 35 ml</w:t>
            </w:r>
          </w:p>
          <w:p w14:paraId="4E043CD3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IPSS: 17.4</w:t>
            </w:r>
          </w:p>
          <w:p w14:paraId="139E4FE2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oL: 4.55</w:t>
            </w:r>
          </w:p>
          <w:p w14:paraId="3B6B53CA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PVR: 39.1 ml</w:t>
            </w:r>
          </w:p>
          <w:p w14:paraId="1F7A3930" w14:textId="77777777" w:rsidR="002866FE" w:rsidRPr="00BE5366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E5366">
              <w:rPr>
                <w:rFonts w:cs="Times New Roman"/>
                <w:lang w:val="en-GB" w:eastAsia="de-AT"/>
              </w:rPr>
              <w:t>Q</w:t>
            </w:r>
            <w:r w:rsidRPr="00BE5366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E5366">
              <w:rPr>
                <w:rFonts w:cs="Times New Roman"/>
                <w:lang w:val="en-GB" w:eastAsia="de-AT"/>
              </w:rPr>
              <w:t>: 8.63 ml/s</w:t>
            </w:r>
          </w:p>
          <w:p w14:paraId="2EF0A0E2" w14:textId="77777777" w:rsidR="002866FE" w:rsidRPr="00BE5366" w:rsidRDefault="002866FE" w:rsidP="00FB07DF">
            <w:pPr>
              <w:pStyle w:val="Listenabsatz"/>
              <w:ind w:left="142"/>
              <w:rPr>
                <w:rFonts w:cs="Times New Roman"/>
                <w:lang w:val="en-GB" w:eastAsia="de-AT"/>
              </w:rPr>
            </w:pPr>
          </w:p>
        </w:tc>
        <w:tc>
          <w:tcPr>
            <w:tcW w:w="2932" w:type="dxa"/>
            <w:shd w:val="clear" w:color="auto" w:fill="auto"/>
          </w:tcPr>
          <w:p w14:paraId="6058CBA7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N.a.</w:t>
            </w:r>
          </w:p>
        </w:tc>
        <w:tc>
          <w:tcPr>
            <w:tcW w:w="2459" w:type="dxa"/>
            <w:shd w:val="clear" w:color="auto" w:fill="auto"/>
            <w:noWrap/>
          </w:tcPr>
          <w:p w14:paraId="49899F6F" w14:textId="77777777" w:rsidR="002866FE" w:rsidRPr="00BE5366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E5366">
              <w:rPr>
                <w:rFonts w:cs="Times New Roman"/>
                <w:sz w:val="22"/>
                <w:lang w:val="de-AT" w:eastAsia="de-AT"/>
              </w:rPr>
              <w:t>N.a.</w:t>
            </w:r>
          </w:p>
        </w:tc>
      </w:tr>
    </w:tbl>
    <w:p w14:paraId="4B5D5A0E" w14:textId="77777777" w:rsidR="002866FE" w:rsidRPr="00BE5366" w:rsidRDefault="002866FE" w:rsidP="002866FE">
      <w:pPr>
        <w:framePr w:hSpace="142" w:wrap="around" w:vAnchor="text" w:hAnchor="margin" w:y="1"/>
        <w:spacing w:line="276" w:lineRule="auto"/>
        <w:suppressOverlap/>
        <w:rPr>
          <w:rFonts w:cs="Times New Roman"/>
          <w:sz w:val="22"/>
          <w:lang w:val="en-GB" w:eastAsia="de-AT"/>
        </w:rPr>
      </w:pPr>
      <w:r w:rsidRPr="00BE5366">
        <w:rPr>
          <w:rFonts w:cs="Times New Roman"/>
          <w:sz w:val="22"/>
          <w:vertAlign w:val="superscript"/>
          <w:lang w:val="en-GB" w:eastAsia="de-AT"/>
        </w:rPr>
        <w:t>1</w:t>
      </w:r>
      <w:r w:rsidRPr="00BE5366">
        <w:rPr>
          <w:rFonts w:cs="Times New Roman"/>
          <w:sz w:val="22"/>
          <w:lang w:val="en-GB" w:eastAsia="de-AT"/>
        </w:rPr>
        <w:t xml:space="preserve"> Patient characteristics refer to total study population including patients of all age groups ≥55 y.</w:t>
      </w:r>
    </w:p>
    <w:p w14:paraId="575498EF" w14:textId="77777777" w:rsidR="002866FE" w:rsidRPr="00BE5366" w:rsidRDefault="002866FE" w:rsidP="002866FE">
      <w:pPr>
        <w:framePr w:hSpace="142" w:wrap="around" w:vAnchor="text" w:hAnchor="margin" w:y="1"/>
        <w:spacing w:line="276" w:lineRule="auto"/>
        <w:suppressOverlap/>
        <w:rPr>
          <w:rFonts w:cs="Times New Roman"/>
          <w:sz w:val="22"/>
          <w:lang w:val="en-GB" w:eastAsia="de-AT"/>
        </w:rPr>
      </w:pPr>
      <w:r w:rsidRPr="00BE5366">
        <w:rPr>
          <w:rFonts w:cs="Times New Roman"/>
          <w:sz w:val="22"/>
          <w:vertAlign w:val="superscript"/>
          <w:lang w:val="en-GB" w:eastAsia="de-AT"/>
        </w:rPr>
        <w:t>2</w:t>
      </w:r>
      <w:r w:rsidRPr="00BE5366">
        <w:rPr>
          <w:rFonts w:cs="Times New Roman"/>
          <w:sz w:val="22"/>
          <w:lang w:val="en-GB" w:eastAsia="de-AT"/>
        </w:rPr>
        <w:t xml:space="preserve"> Patient characteristics refer to total study population including patients of all age groups ≥50 y with mean age (95% CI) being 68.5 y (67.0 y – 70.1 y)</w:t>
      </w:r>
    </w:p>
    <w:p w14:paraId="637BFE76" w14:textId="77777777" w:rsidR="002866FE" w:rsidRPr="00BE5366" w:rsidRDefault="002866FE" w:rsidP="002866FE">
      <w:pPr>
        <w:framePr w:hSpace="142" w:wrap="around" w:vAnchor="text" w:hAnchor="margin" w:y="1"/>
        <w:spacing w:line="276" w:lineRule="auto"/>
        <w:suppressOverlap/>
        <w:rPr>
          <w:rFonts w:cs="Times New Roman"/>
          <w:sz w:val="22"/>
          <w:lang w:val="en-GB" w:eastAsia="de-AT"/>
        </w:rPr>
      </w:pPr>
      <w:r w:rsidRPr="00BE5366">
        <w:rPr>
          <w:rFonts w:cs="Times New Roman"/>
          <w:sz w:val="22"/>
          <w:vertAlign w:val="superscript"/>
          <w:lang w:val="en-GB" w:eastAsia="de-AT"/>
        </w:rPr>
        <w:t>3</w:t>
      </w:r>
      <w:r w:rsidRPr="00BE5366">
        <w:rPr>
          <w:rFonts w:cs="Times New Roman"/>
          <w:sz w:val="22"/>
          <w:lang w:val="en-GB" w:eastAsia="de-AT"/>
        </w:rPr>
        <w:t xml:space="preserve"> All patients are aged ≥66 y.</w:t>
      </w:r>
    </w:p>
    <w:p w14:paraId="26DDD574" w14:textId="77777777" w:rsidR="002866FE" w:rsidRPr="00BE5366" w:rsidRDefault="002866FE" w:rsidP="002866FE">
      <w:pPr>
        <w:framePr w:hSpace="142" w:wrap="around" w:vAnchor="text" w:hAnchor="margin" w:y="1"/>
        <w:spacing w:line="276" w:lineRule="auto"/>
        <w:suppressOverlap/>
        <w:rPr>
          <w:rFonts w:cs="Times New Roman"/>
          <w:sz w:val="22"/>
          <w:lang w:val="en-GB" w:eastAsia="de-AT"/>
        </w:rPr>
      </w:pPr>
      <w:r w:rsidRPr="00BE5366">
        <w:rPr>
          <w:rFonts w:cs="Times New Roman"/>
          <w:sz w:val="22"/>
          <w:vertAlign w:val="superscript"/>
          <w:lang w:val="en-GB" w:eastAsia="de-AT"/>
        </w:rPr>
        <w:t>4</w:t>
      </w:r>
      <w:r w:rsidRPr="00BE5366">
        <w:rPr>
          <w:rFonts w:cs="Times New Roman"/>
          <w:sz w:val="22"/>
          <w:lang w:val="en-GB" w:eastAsia="de-AT"/>
        </w:rPr>
        <w:t xml:space="preserve"> Patient characteristics refer to total study population including patients of all age groups ≥45 y.</w:t>
      </w:r>
    </w:p>
    <w:p w14:paraId="27527BCA" w14:textId="77777777" w:rsidR="002866FE" w:rsidRPr="00BE5366" w:rsidRDefault="002866FE" w:rsidP="002866FE">
      <w:pPr>
        <w:framePr w:hSpace="142" w:wrap="around" w:vAnchor="text" w:hAnchor="margin" w:y="1"/>
        <w:spacing w:line="276" w:lineRule="auto"/>
        <w:suppressOverlap/>
        <w:rPr>
          <w:rFonts w:cs="Times New Roman"/>
          <w:sz w:val="22"/>
          <w:vertAlign w:val="superscript"/>
          <w:lang w:val="en-GB" w:eastAsia="de-AT"/>
        </w:rPr>
      </w:pPr>
      <w:r w:rsidRPr="00BE5366">
        <w:rPr>
          <w:rFonts w:cs="Times New Roman"/>
          <w:sz w:val="22"/>
          <w:vertAlign w:val="superscript"/>
          <w:lang w:val="en-GB" w:eastAsia="de-AT"/>
        </w:rPr>
        <w:t>5</w:t>
      </w:r>
      <w:r w:rsidRPr="00BE5366">
        <w:rPr>
          <w:rFonts w:cs="Times New Roman"/>
          <w:sz w:val="22"/>
          <w:lang w:val="en-GB" w:eastAsia="de-AT"/>
        </w:rPr>
        <w:t xml:space="preserve"> Patient characteristics refer to total study population including patients of all age groups ≥55 y.</w:t>
      </w:r>
    </w:p>
    <w:p w14:paraId="2263B426" w14:textId="77777777" w:rsidR="002866FE" w:rsidRPr="00387DE5" w:rsidRDefault="002866FE" w:rsidP="002866FE">
      <w:pPr>
        <w:spacing w:line="276" w:lineRule="auto"/>
        <w:rPr>
          <w:rFonts w:cs="Times New Roman"/>
          <w:b/>
          <w:bCs/>
          <w:szCs w:val="24"/>
          <w:lang w:val="en-GB" w:eastAsia="de-AT"/>
        </w:rPr>
      </w:pPr>
      <w:r w:rsidRPr="00BE5366">
        <w:rPr>
          <w:rFonts w:cs="Times New Roman"/>
          <w:sz w:val="22"/>
          <w:vertAlign w:val="superscript"/>
          <w:lang w:val="en-GB" w:eastAsia="de-AT"/>
        </w:rPr>
        <w:lastRenderedPageBreak/>
        <w:t>6</w:t>
      </w:r>
      <w:r w:rsidRPr="00BE5366">
        <w:rPr>
          <w:rFonts w:cs="Times New Roman"/>
          <w:sz w:val="22"/>
          <w:lang w:val="en-GB" w:eastAsia="de-AT"/>
        </w:rPr>
        <w:t xml:space="preserve"> Patient characteristics refer to total study population including patients of all age groups ≥50 y with mean age (SD) being 70.2 y (0.9), 71.5 y (1.1) and 69 y (1.2) for the silodosin, tamsulosin or nifedipine group, respectively</w:t>
      </w:r>
      <w:r>
        <w:rPr>
          <w:rFonts w:cs="Times New Roman"/>
          <w:sz w:val="22"/>
          <w:lang w:val="en-GB" w:eastAsia="de-AT"/>
        </w:rPr>
        <w:t>.</w:t>
      </w:r>
    </w:p>
    <w:p w14:paraId="6602DF62" w14:textId="77777777" w:rsidR="002866FE" w:rsidRDefault="002866FE" w:rsidP="002866FE">
      <w:pPr>
        <w:rPr>
          <w:lang w:val="en-GB"/>
        </w:rPr>
      </w:pPr>
    </w:p>
    <w:p w14:paraId="17409AAE" w14:textId="45CF0333" w:rsidR="002866FE" w:rsidRDefault="002866FE" w:rsidP="002866FE">
      <w:pPr>
        <w:rPr>
          <w:lang w:val="en-GB"/>
        </w:rPr>
      </w:pPr>
      <w:r w:rsidRPr="0056072D">
        <w:rPr>
          <w:b/>
          <w:bCs/>
          <w:lang w:val="en-GB"/>
        </w:rPr>
        <w:t xml:space="preserve">Table </w:t>
      </w:r>
      <w:r w:rsidR="0094529A">
        <w:rPr>
          <w:b/>
          <w:bCs/>
          <w:lang w:val="en-GB"/>
        </w:rPr>
        <w:t>e</w:t>
      </w:r>
      <w:r w:rsidRPr="0056072D">
        <w:rPr>
          <w:lang w:val="en-GB"/>
        </w:rPr>
        <w:t xml:space="preserve"> </w:t>
      </w:r>
      <w:r w:rsidRPr="004C49AC">
        <w:rPr>
          <w:lang w:val="en-GB"/>
        </w:rPr>
        <w:t>Summary of patient characteristics of included observational studies</w:t>
      </w:r>
    </w:p>
    <w:tbl>
      <w:tblPr>
        <w:tblpPr w:leftFromText="142" w:rightFromText="142" w:vertAnchor="text" w:horzAnchor="margin" w:tblpY="1"/>
        <w:tblW w:w="148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1985"/>
        <w:gridCol w:w="1842"/>
        <w:gridCol w:w="1842"/>
        <w:gridCol w:w="1134"/>
        <w:gridCol w:w="3402"/>
        <w:gridCol w:w="3402"/>
      </w:tblGrid>
      <w:tr w:rsidR="002866FE" w:rsidRPr="00FE7D25" w14:paraId="1B5DFD15" w14:textId="77777777" w:rsidTr="00FB07DF">
        <w:trPr>
          <w:trHeight w:val="570"/>
        </w:trPr>
        <w:tc>
          <w:tcPr>
            <w:tcW w:w="1271" w:type="dxa"/>
            <w:shd w:val="clear" w:color="auto" w:fill="auto"/>
            <w:hideMark/>
          </w:tcPr>
          <w:p w14:paraId="247AC427" w14:textId="77777777" w:rsidR="002866FE" w:rsidRPr="00FE7D25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FE7D25">
              <w:rPr>
                <w:rStyle w:val="Buchtitel"/>
                <w:rFonts w:cs="Times New Roman"/>
              </w:rPr>
              <w:t>Author</w:t>
            </w:r>
            <w:r>
              <w:rPr>
                <w:rStyle w:val="Buchtitel"/>
                <w:rFonts w:cs="Times New Roman"/>
              </w:rPr>
              <w:t>s</w:t>
            </w:r>
            <w:r>
              <w:rPr>
                <w:rStyle w:val="Buchtitel"/>
                <w:rFonts w:cs="Times New Roman"/>
              </w:rPr>
              <w:br/>
              <w:t>(</w:t>
            </w:r>
            <w:r w:rsidRPr="00FE7D25">
              <w:rPr>
                <w:rStyle w:val="Buchtitel"/>
                <w:rFonts w:cs="Times New Roman"/>
              </w:rPr>
              <w:t>Year</w:t>
            </w:r>
            <w:r>
              <w:rPr>
                <w:rStyle w:val="Buchtitel"/>
                <w:rFonts w:cs="Times New Roman"/>
              </w:rPr>
              <w:t>)</w:t>
            </w:r>
          </w:p>
        </w:tc>
        <w:tc>
          <w:tcPr>
            <w:tcW w:w="1985" w:type="dxa"/>
            <w:shd w:val="clear" w:color="auto" w:fill="auto"/>
            <w:hideMark/>
          </w:tcPr>
          <w:p w14:paraId="14C3D5D3" w14:textId="77777777" w:rsidR="002866FE" w:rsidRPr="00FE7D25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FE7D25">
              <w:rPr>
                <w:rStyle w:val="Buchtitel"/>
                <w:rFonts w:cs="Times New Roman"/>
              </w:rPr>
              <w:t>Recruitment</w:t>
            </w:r>
          </w:p>
        </w:tc>
        <w:tc>
          <w:tcPr>
            <w:tcW w:w="1842" w:type="dxa"/>
          </w:tcPr>
          <w:p w14:paraId="37EEC855" w14:textId="77777777" w:rsidR="002866FE" w:rsidRPr="004A6292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  <w:lang w:val="en-GB"/>
              </w:rPr>
            </w:pPr>
            <w:r w:rsidRPr="004A6292">
              <w:rPr>
                <w:rStyle w:val="Buchtitel"/>
                <w:rFonts w:cs="Times New Roman"/>
                <w:lang w:val="en-GB"/>
              </w:rPr>
              <w:t>Sample size and age p</w:t>
            </w:r>
            <w:r>
              <w:rPr>
                <w:rStyle w:val="Buchtitel"/>
                <w:rFonts w:cs="Times New Roman"/>
                <w:lang w:val="en-GB"/>
              </w:rPr>
              <w:t>rofile</w:t>
            </w:r>
          </w:p>
        </w:tc>
        <w:tc>
          <w:tcPr>
            <w:tcW w:w="1842" w:type="dxa"/>
            <w:shd w:val="clear" w:color="auto" w:fill="auto"/>
            <w:hideMark/>
          </w:tcPr>
          <w:p w14:paraId="5E88460F" w14:textId="77777777" w:rsidR="002866FE" w:rsidRPr="00FE7D25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FE7D25">
              <w:rPr>
                <w:rStyle w:val="Buchtitel"/>
                <w:rFonts w:cs="Times New Roman"/>
              </w:rPr>
              <w:t>Race/ethnicity in %</w:t>
            </w:r>
          </w:p>
        </w:tc>
        <w:tc>
          <w:tcPr>
            <w:tcW w:w="1134" w:type="dxa"/>
            <w:shd w:val="clear" w:color="auto" w:fill="auto"/>
            <w:hideMark/>
          </w:tcPr>
          <w:p w14:paraId="2CF49DD8" w14:textId="77777777" w:rsidR="002866FE" w:rsidRPr="00FE7D25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FE7D25">
              <w:rPr>
                <w:rStyle w:val="Buchtitel"/>
                <w:rFonts w:cs="Times New Roman"/>
              </w:rPr>
              <w:t>Men in %</w:t>
            </w:r>
          </w:p>
        </w:tc>
        <w:tc>
          <w:tcPr>
            <w:tcW w:w="3402" w:type="dxa"/>
            <w:shd w:val="clear" w:color="auto" w:fill="auto"/>
            <w:hideMark/>
          </w:tcPr>
          <w:p w14:paraId="3F582CA1" w14:textId="77777777" w:rsidR="002866FE" w:rsidRPr="00EE7966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  <w:lang w:val="en-GB"/>
              </w:rPr>
            </w:pPr>
            <w:r w:rsidRPr="00EE7966">
              <w:rPr>
                <w:rStyle w:val="Buchtitel"/>
                <w:rFonts w:cs="Times New Roman"/>
                <w:lang w:val="en-GB"/>
              </w:rPr>
              <w:t>Co-medication</w:t>
            </w:r>
            <w:r>
              <w:rPr>
                <w:rStyle w:val="Buchtitel"/>
                <w:rFonts w:cs="Times New Roman"/>
                <w:lang w:val="en-GB"/>
              </w:rPr>
              <w:br/>
            </w:r>
            <w:r w:rsidRPr="00EE7966">
              <w:rPr>
                <w:rStyle w:val="Buchtitel"/>
                <w:rFonts w:cs="Times New Roman"/>
                <w:lang w:val="en-GB"/>
              </w:rPr>
              <w:t>(numbers represent mean values)</w:t>
            </w:r>
          </w:p>
        </w:tc>
        <w:tc>
          <w:tcPr>
            <w:tcW w:w="3402" w:type="dxa"/>
            <w:shd w:val="clear" w:color="auto" w:fill="auto"/>
            <w:hideMark/>
          </w:tcPr>
          <w:p w14:paraId="34B4E911" w14:textId="77777777" w:rsidR="002866FE" w:rsidRPr="00FE7D25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FE7D25">
              <w:rPr>
                <w:rStyle w:val="Buchtitel"/>
                <w:rFonts w:cs="Times New Roman"/>
              </w:rPr>
              <w:t>Co-morbidities</w:t>
            </w:r>
          </w:p>
        </w:tc>
      </w:tr>
      <w:tr w:rsidR="002866FE" w:rsidRPr="00FE7D25" w14:paraId="6DA03759" w14:textId="77777777" w:rsidTr="00FB07DF">
        <w:trPr>
          <w:trHeight w:val="435"/>
        </w:trPr>
        <w:tc>
          <w:tcPr>
            <w:tcW w:w="14878" w:type="dxa"/>
            <w:gridSpan w:val="7"/>
          </w:tcPr>
          <w:p w14:paraId="7FC2C22D" w14:textId="77777777" w:rsidR="002866FE" w:rsidRPr="00FE7D25" w:rsidRDefault="002866FE" w:rsidP="00FB07DF">
            <w:pPr>
              <w:spacing w:line="276" w:lineRule="auto"/>
              <w:jc w:val="left"/>
              <w:rPr>
                <w:rStyle w:val="Buchtitel"/>
                <w:rFonts w:cs="Times New Roman"/>
              </w:rPr>
            </w:pPr>
            <w:r w:rsidRPr="00C0744B">
              <w:rPr>
                <w:rStyle w:val="Buchtitel"/>
                <w:rFonts w:cs="Times New Roman"/>
              </w:rPr>
              <w:t>Retrospective Cohort Studies:</w:t>
            </w:r>
          </w:p>
        </w:tc>
      </w:tr>
      <w:tr w:rsidR="002866FE" w:rsidRPr="00FE7D25" w14:paraId="15900CA3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36784D0A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C0744B">
              <w:rPr>
                <w:rFonts w:cs="Times New Roman"/>
                <w:lang w:val="de-AT" w:eastAsia="de-AT"/>
              </w:rPr>
              <w:t xml:space="preserve">Chrischilles et al. (2001) </w:t>
            </w:r>
            <w:r w:rsidRPr="00C0744B"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DaHJpc2NoaWxsZXM8L0F1dGhvcj48WWVhcj4yMDAxPC9Z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DaHJpc2NoaWxsZXM8L0F1dGhvcj48WWVhcj4yMDAxPC9Z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lang w:val="de-AT" w:eastAsia="de-AT"/>
              </w:rPr>
            </w:r>
            <w:r w:rsidRPr="00C0744B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49]</w:t>
            </w:r>
            <w:r w:rsidRPr="00C0744B">
              <w:rPr>
                <w:rFonts w:cs="Times New Roman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vertAlign w:val="superscript"/>
                <w:lang w:val="de-AT" w:eastAsia="de-AT"/>
              </w:rPr>
              <w:t>1</w:t>
            </w:r>
          </w:p>
        </w:tc>
        <w:tc>
          <w:tcPr>
            <w:tcW w:w="1985" w:type="dxa"/>
            <w:shd w:val="clear" w:color="auto" w:fill="auto"/>
          </w:tcPr>
          <w:p w14:paraId="40304E47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Cohorts were created from information received through a medical claims database in the US (1995-1997) including:</w:t>
            </w:r>
          </w:p>
          <w:p w14:paraId="1837C4E0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utpatient drug utilization</w:t>
            </w:r>
          </w:p>
          <w:p w14:paraId="2E887901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Inpatient physician services</w:t>
            </w:r>
          </w:p>
          <w:p w14:paraId="4496D49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utpatient physician services</w:t>
            </w:r>
          </w:p>
          <w:p w14:paraId="696735D1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7888844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1842" w:type="dxa"/>
          </w:tcPr>
          <w:p w14:paraId="0BE05D6A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Users: </w:t>
            </w:r>
          </w:p>
          <w:p w14:paraId="396C74A3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1,564</w:t>
            </w:r>
          </w:p>
          <w:p w14:paraId="10C375D9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ean age: 73 y</w:t>
            </w:r>
          </w:p>
          <w:p w14:paraId="358CB723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Prazosin=15</w:t>
            </w:r>
          </w:p>
          <w:p w14:paraId="725A811E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Doxazosin=782</w:t>
            </w:r>
          </w:p>
          <w:p w14:paraId="15186013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erazosin=839</w:t>
            </w:r>
          </w:p>
          <w:p w14:paraId="632A7C43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FEDFB7E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Non-Users:</w:t>
            </w:r>
          </w:p>
          <w:p w14:paraId="17D5F2DB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8,641</w:t>
            </w:r>
          </w:p>
          <w:p w14:paraId="05D28C8F" w14:textId="77777777" w:rsidR="002866FE" w:rsidRPr="00AE6723" w:rsidRDefault="002866FE" w:rsidP="002866FE">
            <w:pPr>
              <w:pStyle w:val="Listenabsatz"/>
              <w:numPr>
                <w:ilvl w:val="0"/>
                <w:numId w:val="4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ean age: 72.5 y</w:t>
            </w:r>
          </w:p>
          <w:p w14:paraId="79670AF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842" w:type="dxa"/>
            <w:shd w:val="clear" w:color="auto" w:fill="auto"/>
          </w:tcPr>
          <w:p w14:paraId="011D58DE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5DE6DEBD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3402" w:type="dxa"/>
            <w:shd w:val="clear" w:color="auto" w:fill="auto"/>
          </w:tcPr>
          <w:p w14:paraId="7CFBEB4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 xml:space="preserve">Use of additional antihypertensive drugs (α1-blocker users vs. non-users): </w:t>
            </w:r>
          </w:p>
          <w:p w14:paraId="677ECAD4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y agent: 56.3 % vs. 26.2%</w:t>
            </w:r>
          </w:p>
          <w:p w14:paraId="0638098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CE-inhibitors: 28.9% vs. 12.2%</w:t>
            </w:r>
          </w:p>
          <w:p w14:paraId="2ED3143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eta-blockers: 15.4% vs. 6.6%</w:t>
            </w:r>
          </w:p>
          <w:p w14:paraId="72BBE32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-Channel-blockers: 35.6% vs. 14.7%</w:t>
            </w:r>
          </w:p>
          <w:p w14:paraId="2D05AF6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iuretics: 33.7% vs. 13.4%</w:t>
            </w:r>
          </w:p>
          <w:p w14:paraId="4E26B54B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E05E4E6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o. of agents used:</w:t>
            </w:r>
          </w:p>
          <w:p w14:paraId="032B1F8E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0: 34.1% vs. 71.4%</w:t>
            </w:r>
          </w:p>
          <w:p w14:paraId="28662F74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1: 30.2% vs. 14.3%</w:t>
            </w:r>
          </w:p>
          <w:p w14:paraId="733736B4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2: 21.4% vs. 9.8%</w:t>
            </w:r>
          </w:p>
          <w:p w14:paraId="283A85C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&gt;3: 14.2% vs. 4.6%</w:t>
            </w:r>
          </w:p>
          <w:p w14:paraId="682A52BE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AB5391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55CCB33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3EC502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7BCC905B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3402" w:type="dxa"/>
            <w:shd w:val="clear" w:color="auto" w:fill="auto"/>
          </w:tcPr>
          <w:p w14:paraId="71CAF43B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lastRenderedPageBreak/>
              <w:t>α1-blocker users vs. non-users:</w:t>
            </w:r>
          </w:p>
          <w:p w14:paraId="12088155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ypertension: 23% vs. 20.4%</w:t>
            </w:r>
          </w:p>
          <w:p w14:paraId="6B566421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Type 2 Diabetes: 8.2% vs. 7.1%</w:t>
            </w:r>
          </w:p>
          <w:p w14:paraId="6C4C466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rdiac arrhythmia: 8.3% vs. 7.2%</w:t>
            </w:r>
          </w:p>
          <w:p w14:paraId="4536373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BF1D3D6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o. of comorbidities:</w:t>
            </w:r>
          </w:p>
          <w:p w14:paraId="175886D2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0: 62.7% vs. 66.3%</w:t>
            </w:r>
          </w:p>
          <w:p w14:paraId="3A38E41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1: 28.8% vs. 27.6%</w:t>
            </w:r>
          </w:p>
          <w:p w14:paraId="3393B407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2: 7.4% vs. 5.0%</w:t>
            </w:r>
          </w:p>
          <w:p w14:paraId="446E50A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&gt;3: 1.2% vs. 1.1%</w:t>
            </w:r>
          </w:p>
          <w:p w14:paraId="5719D869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</w:tr>
      <w:tr w:rsidR="002866FE" w:rsidRPr="00FE7D25" w14:paraId="78DFF636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5241908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vertAlign w:val="superscript"/>
                <w:lang w:val="de-AT" w:eastAsia="de-AT"/>
              </w:rPr>
            </w:pPr>
            <w:r w:rsidRPr="00C0744B">
              <w:rPr>
                <w:rFonts w:cs="Times New Roman"/>
                <w:sz w:val="22"/>
                <w:lang w:val="de-AT" w:eastAsia="de-AT"/>
              </w:rPr>
              <w:t xml:space="preserve">Duan et al. (2018) </w:t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EdWFuPC9BdXRob3I+PFllYXI+MjAxODwvWWVhcj48UmVj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EdWFuPC9BdXRob3I+PFllYXI+MjAxODwvWWVhcj48UmVj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sz w:val="22"/>
                <w:lang w:val="de-AT" w:eastAsia="de-AT"/>
              </w:rPr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0]</w:t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sz w:val="22"/>
                <w:vertAlign w:val="superscript"/>
                <w:lang w:val="de-AT" w:eastAsia="de-AT"/>
              </w:rPr>
              <w:t>2</w:t>
            </w:r>
          </w:p>
          <w:p w14:paraId="385321B4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</w:p>
        </w:tc>
        <w:tc>
          <w:tcPr>
            <w:tcW w:w="1985" w:type="dxa"/>
            <w:shd w:val="clear" w:color="auto" w:fill="auto"/>
          </w:tcPr>
          <w:p w14:paraId="6840BDDF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ohorts were created from US Medicare data (2006-2012) including 100% US Medicare beneficiaries</w:t>
            </w:r>
          </w:p>
        </w:tc>
        <w:tc>
          <w:tcPr>
            <w:tcW w:w="1842" w:type="dxa"/>
          </w:tcPr>
          <w:p w14:paraId="16C0F8CB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Tamsulosin: </w:t>
            </w:r>
          </w:p>
          <w:p w14:paraId="041542FD" w14:textId="77777777" w:rsidR="002866FE" w:rsidRPr="00AE6723" w:rsidRDefault="002866FE" w:rsidP="002866FE">
            <w:pPr>
              <w:pStyle w:val="Listenabsatz"/>
              <w:numPr>
                <w:ilvl w:val="0"/>
                <w:numId w:val="6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253,136</w:t>
            </w:r>
          </w:p>
          <w:p w14:paraId="3EB7A313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5F7EE77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No BPH-medication:</w:t>
            </w:r>
          </w:p>
          <w:p w14:paraId="3384078D" w14:textId="77777777" w:rsidR="002866FE" w:rsidRPr="00AE6723" w:rsidRDefault="002866FE" w:rsidP="002866FE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180,926</w:t>
            </w:r>
          </w:p>
          <w:p w14:paraId="6B22682A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202F916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Doxazosin:</w:t>
            </w:r>
          </w:p>
          <w:p w14:paraId="671A9522" w14:textId="77777777" w:rsidR="002866FE" w:rsidRPr="00AE6723" w:rsidRDefault="002866FE" w:rsidP="002866FE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28,581</w:t>
            </w:r>
          </w:p>
          <w:p w14:paraId="01D838E2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F0AEF6C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Terazosin:</w:t>
            </w:r>
          </w:p>
          <w:p w14:paraId="418FDA5A" w14:textId="77777777" w:rsidR="002866FE" w:rsidRPr="00AE6723" w:rsidRDefault="002866FE" w:rsidP="002866FE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23,858</w:t>
            </w:r>
          </w:p>
          <w:p w14:paraId="46B8908D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18E539B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Alfuzosin:</w:t>
            </w:r>
          </w:p>
          <w:p w14:paraId="3C2A27BE" w14:textId="77777777" w:rsidR="002866FE" w:rsidRPr="00AE6723" w:rsidRDefault="002866FE" w:rsidP="002866FE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17,934</w:t>
            </w:r>
          </w:p>
          <w:p w14:paraId="384373F9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0EC4EA08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Dutasteride:</w:t>
            </w:r>
          </w:p>
          <w:p w14:paraId="3352EED4" w14:textId="77777777" w:rsidR="002866FE" w:rsidRPr="00AE6723" w:rsidRDefault="002866FE" w:rsidP="002866FE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lastRenderedPageBreak/>
              <w:t>n=34,027</w:t>
            </w:r>
          </w:p>
          <w:p w14:paraId="0FA0FE28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2E42EE6B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Finasteride:</w:t>
            </w:r>
          </w:p>
          <w:p w14:paraId="58C146F3" w14:textId="77777777" w:rsidR="002866FE" w:rsidRPr="00AE6723" w:rsidRDefault="002866FE" w:rsidP="002866FE">
            <w:pPr>
              <w:pStyle w:val="Listenabsatz"/>
              <w:numPr>
                <w:ilvl w:val="0"/>
                <w:numId w:val="5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38,767</w:t>
            </w:r>
          </w:p>
          <w:p w14:paraId="09CBCE71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842" w:type="dxa"/>
            <w:shd w:val="clear" w:color="auto" w:fill="auto"/>
          </w:tcPr>
          <w:p w14:paraId="6ABB89AF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lastRenderedPageBreak/>
              <w:t>Tamsulosin:</w:t>
            </w:r>
          </w:p>
          <w:p w14:paraId="379DE71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White: 86.7%</w:t>
            </w:r>
          </w:p>
          <w:p w14:paraId="3FB792D5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lack: 5.7%</w:t>
            </w:r>
          </w:p>
          <w:p w14:paraId="0088CCA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ispanic: 2.6%</w:t>
            </w:r>
          </w:p>
          <w:p w14:paraId="1B20AD6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ther: 5.1%</w:t>
            </w:r>
          </w:p>
          <w:p w14:paraId="4FA98790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5C26C4D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o BPH medication:</w:t>
            </w:r>
          </w:p>
          <w:p w14:paraId="7EC1A4F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White: 86.8%</w:t>
            </w:r>
          </w:p>
          <w:p w14:paraId="65E3174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lack: 5.6%</w:t>
            </w:r>
          </w:p>
          <w:p w14:paraId="540221B7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ispanic: 2.5%</w:t>
            </w:r>
          </w:p>
          <w:p w14:paraId="70D4588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ther: 5.1%</w:t>
            </w:r>
          </w:p>
          <w:p w14:paraId="1D54EDDD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E360163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134" w:type="dxa"/>
            <w:shd w:val="clear" w:color="auto" w:fill="auto"/>
          </w:tcPr>
          <w:p w14:paraId="58E02574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3402" w:type="dxa"/>
            <w:shd w:val="clear" w:color="auto" w:fill="auto"/>
          </w:tcPr>
          <w:p w14:paraId="2A09C1F6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o. of drugs used (tamsulosin vs. no BPH medication):</w:t>
            </w:r>
          </w:p>
          <w:p w14:paraId="5362C6A5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1-2: 29.2% vs. 29.2%</w:t>
            </w:r>
          </w:p>
          <w:p w14:paraId="0F6B7E5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3-4: 31.3% vs. 31.3.%</w:t>
            </w:r>
          </w:p>
          <w:p w14:paraId="29DA6D47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5-6: 18.2% vs. 18.4%</w:t>
            </w:r>
          </w:p>
          <w:p w14:paraId="3B9F13E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de-AT" w:eastAsia="de-AT"/>
              </w:rPr>
              <w:t>≥7: 8.7% vs. 8.6%</w:t>
            </w:r>
          </w:p>
          <w:p w14:paraId="60CC9B2D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3402" w:type="dxa"/>
            <w:shd w:val="clear" w:color="auto" w:fill="auto"/>
          </w:tcPr>
          <w:p w14:paraId="246A0802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Tamsulosin vs. no BPH medication:</w:t>
            </w:r>
          </w:p>
          <w:p w14:paraId="12C1F57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eVD: 7.7% vs. 7.7%</w:t>
            </w:r>
          </w:p>
          <w:p w14:paraId="35F2ADA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PVD: 10.9% vs. 10.9%</w:t>
            </w:r>
          </w:p>
          <w:p w14:paraId="39FD785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HF: 10.3% vs. 10.1%</w:t>
            </w:r>
          </w:p>
          <w:p w14:paraId="4BFED881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ypertension: 64.4% vs. 64.3%</w:t>
            </w:r>
          </w:p>
          <w:p w14:paraId="0AC4B577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iabetes: 26.7% vs. 26.7%</w:t>
            </w:r>
          </w:p>
          <w:p w14:paraId="37725F9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yperlipidemia: 56.9% vs. 56.7%</w:t>
            </w:r>
          </w:p>
          <w:p w14:paraId="39C9D0A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epression: 4.9% vs. 4.8%</w:t>
            </w:r>
          </w:p>
          <w:p w14:paraId="0E56D510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4388F58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</w:tr>
      <w:tr w:rsidR="002866FE" w:rsidRPr="00FE7D25" w14:paraId="17635322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42F56E40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C0744B">
              <w:rPr>
                <w:rFonts w:cs="Times New Roman"/>
                <w:lang w:val="de-AT" w:eastAsia="de-AT"/>
              </w:rPr>
              <w:t xml:space="preserve">Welk et al. (2015) </w:t>
            </w:r>
            <w:r w:rsidRPr="00C0744B"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XZWxrPC9BdXRob3I+PFllYXI+MjAxNTwvWWVhcj48UmVj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XZWxrPC9BdXRob3I+PFllYXI+MjAxNTwvWWVhcj48UmVj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lang w:val="de-AT" w:eastAsia="de-AT"/>
              </w:rPr>
            </w:r>
            <w:r w:rsidRPr="00C0744B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51]</w:t>
            </w:r>
            <w:r w:rsidRPr="00C0744B">
              <w:rPr>
                <w:rFonts w:cs="Times New Roman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vertAlign w:val="superscript"/>
                <w:lang w:val="de-AT" w:eastAsia="de-AT"/>
              </w:rPr>
              <w:t>3</w:t>
            </w:r>
          </w:p>
        </w:tc>
        <w:tc>
          <w:tcPr>
            <w:tcW w:w="1985" w:type="dxa"/>
            <w:shd w:val="clear" w:color="auto" w:fill="auto"/>
          </w:tcPr>
          <w:p w14:paraId="5C93782C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ohorts were derived from administrative data provided by the province of Ontario, Canada</w:t>
            </w:r>
          </w:p>
        </w:tc>
        <w:tc>
          <w:tcPr>
            <w:tcW w:w="1842" w:type="dxa"/>
          </w:tcPr>
          <w:p w14:paraId="2076118B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Alpha-blocker initiation:</w:t>
            </w:r>
          </w:p>
          <w:p w14:paraId="6C8BC800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147,084</w:t>
            </w:r>
          </w:p>
          <w:p w14:paraId="4984A548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br/>
              <w:t>No initiation:</w:t>
            </w:r>
          </w:p>
          <w:p w14:paraId="00C5899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147,084</w:t>
            </w:r>
          </w:p>
        </w:tc>
        <w:tc>
          <w:tcPr>
            <w:tcW w:w="1842" w:type="dxa"/>
            <w:shd w:val="clear" w:color="auto" w:fill="auto"/>
          </w:tcPr>
          <w:p w14:paraId="353CDFF8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7B68ECB5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3402" w:type="dxa"/>
            <w:shd w:val="clear" w:color="auto" w:fill="auto"/>
          </w:tcPr>
          <w:p w14:paraId="034DC944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Matched cohorts: unexposed (no α1-blocker use) vs. exposed (α1-blocker use):</w:t>
            </w:r>
          </w:p>
          <w:p w14:paraId="5A2EE7F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ncer: 22% vs. 20.5%</w:t>
            </w:r>
          </w:p>
          <w:p w14:paraId="54865D74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taract: 19.3% vs. 19%</w:t>
            </w:r>
          </w:p>
          <w:p w14:paraId="41BC10BE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KD: 9.8% vs. 9.1%</w:t>
            </w:r>
          </w:p>
          <w:p w14:paraId="66DB2E8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hronic lung disease: 28.1% vs. 28.1%</w:t>
            </w:r>
          </w:p>
          <w:p w14:paraId="0195B5C9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HF: 14.1% vs. 13.3%</w:t>
            </w:r>
          </w:p>
          <w:p w14:paraId="676B9C5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oronary artery disease or angina: 42.9% vs. 42.4%</w:t>
            </w:r>
          </w:p>
          <w:p w14:paraId="2659718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ementia: 9.9% vs. 10.5%</w:t>
            </w:r>
          </w:p>
          <w:p w14:paraId="5065F92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iabetes: 20.6% vs. 20.9%</w:t>
            </w:r>
          </w:p>
          <w:p w14:paraId="7314193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Glaucoma: 6.8% vs. 6.5%</w:t>
            </w:r>
          </w:p>
          <w:p w14:paraId="65186131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ypertension: 69.8% vs. 69.4%</w:t>
            </w:r>
          </w:p>
          <w:p w14:paraId="73558BB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steoporosis: 6.1% vs. 6.0%</w:t>
            </w:r>
          </w:p>
          <w:p w14:paraId="33DDA91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Prostate cancer: 13.0% vs. 11.7%</w:t>
            </w:r>
          </w:p>
          <w:p w14:paraId="59ABFD5E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3402" w:type="dxa"/>
            <w:shd w:val="clear" w:color="auto" w:fill="auto"/>
          </w:tcPr>
          <w:p w14:paraId="3623D338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Matched cohorts: unexposed (no α1-blocker use) vs. exposed (α1-blocker use):</w:t>
            </w:r>
          </w:p>
          <w:p w14:paraId="176ADD8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5α-reductase inhibitors: 7.4% vs. 7.4%</w:t>
            </w:r>
          </w:p>
          <w:p w14:paraId="79C1DAE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CE-inhibitors: 49.5% vs. 49.3%</w:t>
            </w:r>
          </w:p>
          <w:p w14:paraId="1CF900EE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-inflammatory drugs: 15.8% vs. 16.8%</w:t>
            </w:r>
          </w:p>
          <w:p w14:paraId="17A578E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biotics: 37.3% vs. 38.3%</w:t>
            </w:r>
          </w:p>
          <w:p w14:paraId="421C634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convulsants: 5.0% vs. 5.1%</w:t>
            </w:r>
          </w:p>
          <w:p w14:paraId="561A66F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depressants: 7.2% vs. 7.4%</w:t>
            </w:r>
          </w:p>
          <w:p w14:paraId="4DEC5A4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neoplastic: 5.5% vs. 5.0%</w:t>
            </w:r>
          </w:p>
          <w:p w14:paraId="7F506C7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platelets: 7.3% vs. 7.2%</w:t>
            </w:r>
          </w:p>
          <w:p w14:paraId="4B5E428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enzodiazepines: 14.2% vs. 14.4%</w:t>
            </w:r>
          </w:p>
          <w:p w14:paraId="7A2A6C6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eta-blockers: 32.3% vs. 30.9%</w:t>
            </w:r>
          </w:p>
          <w:p w14:paraId="488EDE27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isphosphonates: 6.8% vs. 6.5%</w:t>
            </w:r>
          </w:p>
          <w:p w14:paraId="2BED538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-channel blockers: 26.9% vs. 27.3%</w:t>
            </w:r>
          </w:p>
          <w:p w14:paraId="4AA99E2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Glucocorticoids: 9.6% vs. 9.5%</w:t>
            </w:r>
          </w:p>
          <w:p w14:paraId="68254F01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Inhaled acetylcholine: 7.5% vs. 7.6%</w:t>
            </w:r>
          </w:p>
          <w:p w14:paraId="7A54B77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lastRenderedPageBreak/>
              <w:t>Inhaled beta-agonist: 13.3% vs. 12.8%</w:t>
            </w:r>
          </w:p>
          <w:p w14:paraId="1F0F7C31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Inhaled corticosteroids: 6.0% vs. 5.5%</w:t>
            </w:r>
          </w:p>
          <w:p w14:paraId="301C388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Narcotics: 19.2% vs. 19.4%</w:t>
            </w:r>
          </w:p>
          <w:p w14:paraId="45B2170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Non-potassium sparing diuretics: 26.4% vs. 23.8%</w:t>
            </w:r>
          </w:p>
          <w:p w14:paraId="5C2AE61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Potassium sparing diuretics: 4.2% vs. 3.6%</w:t>
            </w:r>
          </w:p>
          <w:p w14:paraId="74C9420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PPI: 25.9% vs. 25.4%</w:t>
            </w:r>
          </w:p>
          <w:p w14:paraId="67F6687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SSRI: 7.0% vs. 7.0%</w:t>
            </w:r>
          </w:p>
          <w:p w14:paraId="7313B044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Statins: 48.8% vs. 48.6%</w:t>
            </w:r>
          </w:p>
          <w:p w14:paraId="555E22A1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</w:tr>
      <w:tr w:rsidR="002866FE" w:rsidRPr="00C0744B" w14:paraId="32592894" w14:textId="77777777" w:rsidTr="00FB07DF">
        <w:trPr>
          <w:trHeight w:val="559"/>
        </w:trPr>
        <w:tc>
          <w:tcPr>
            <w:tcW w:w="14878" w:type="dxa"/>
            <w:gridSpan w:val="7"/>
          </w:tcPr>
          <w:p w14:paraId="5878EE41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b/>
                <w:bCs/>
                <w:sz w:val="22"/>
                <w:lang w:val="en-GB" w:eastAsia="de-AT"/>
              </w:rPr>
            </w:pPr>
            <w:r w:rsidRPr="00C0744B">
              <w:rPr>
                <w:rFonts w:cs="Times New Roman"/>
                <w:b/>
                <w:bCs/>
                <w:sz w:val="22"/>
                <w:lang w:val="en-GB" w:eastAsia="de-AT"/>
              </w:rPr>
              <w:lastRenderedPageBreak/>
              <w:t>Case-Control Studies:</w:t>
            </w:r>
          </w:p>
        </w:tc>
      </w:tr>
      <w:tr w:rsidR="002866FE" w:rsidRPr="00FE7D25" w14:paraId="33A31318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21767E00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vertAlign w:val="superscript"/>
                <w:lang w:val="de-AT" w:eastAsia="de-AT"/>
              </w:rPr>
            </w:pPr>
            <w:r w:rsidRPr="00C0744B">
              <w:rPr>
                <w:rFonts w:cs="Times New Roman"/>
                <w:sz w:val="22"/>
                <w:lang w:val="de-AT" w:eastAsia="de-AT"/>
              </w:rPr>
              <w:t xml:space="preserve">Hall and McMahon (2007) </w:t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IYWxsPC9BdXRob3I+PFllYXI+MjAwNzwvWWVhcj48UmVj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IYWxsPC9BdXRob3I+PFllYXI+MjAwNzwvWWVhcj48UmVj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sz w:val="22"/>
                <w:lang w:val="de-AT" w:eastAsia="de-AT"/>
              </w:rPr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2]</w:t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sz w:val="22"/>
                <w:vertAlign w:val="superscript"/>
                <w:lang w:val="de-AT" w:eastAsia="de-AT"/>
              </w:rPr>
              <w:t>4</w:t>
            </w:r>
          </w:p>
          <w:p w14:paraId="59CC7D5F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</w:p>
        </w:tc>
        <w:tc>
          <w:tcPr>
            <w:tcW w:w="1985" w:type="dxa"/>
            <w:shd w:val="clear" w:color="auto" w:fill="auto"/>
          </w:tcPr>
          <w:p w14:paraId="14F28845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Cases and Controls were derived from data from the UK primary care records (THIN database)</w:t>
            </w:r>
          </w:p>
        </w:tc>
        <w:tc>
          <w:tcPr>
            <w:tcW w:w="1842" w:type="dxa"/>
          </w:tcPr>
          <w:p w14:paraId="376281FA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Cases (fracture):</w:t>
            </w:r>
          </w:p>
          <w:p w14:paraId="59213587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6,540</w:t>
            </w:r>
          </w:p>
          <w:p w14:paraId="6A0F507C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aking MR Doxazosin: 66</w:t>
            </w:r>
          </w:p>
          <w:p w14:paraId="688F9A15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 xml:space="preserve">Taking MR Doxazosin and ≥75y: 32 </w:t>
            </w:r>
          </w:p>
          <w:p w14:paraId="68170D30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5761EA6A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Controls (no fracture):</w:t>
            </w:r>
          </w:p>
          <w:p w14:paraId="626AC7A3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26,495</w:t>
            </w:r>
          </w:p>
          <w:p w14:paraId="35799DF8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Taking MR Doxazosin: 311</w:t>
            </w:r>
          </w:p>
          <w:p w14:paraId="15AE0033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lastRenderedPageBreak/>
              <w:t>Taking MR Doxazosin and ≥75y: 173</w:t>
            </w:r>
          </w:p>
          <w:p w14:paraId="4F4A547B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842" w:type="dxa"/>
            <w:shd w:val="clear" w:color="auto" w:fill="auto"/>
          </w:tcPr>
          <w:p w14:paraId="7197D61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lastRenderedPageBreak/>
              <w:t>N.a.</w:t>
            </w:r>
          </w:p>
        </w:tc>
        <w:tc>
          <w:tcPr>
            <w:tcW w:w="1134" w:type="dxa"/>
            <w:shd w:val="clear" w:color="auto" w:fill="auto"/>
          </w:tcPr>
          <w:p w14:paraId="68FDF1CC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3402" w:type="dxa"/>
            <w:shd w:val="clear" w:color="auto" w:fill="auto"/>
          </w:tcPr>
          <w:p w14:paraId="7132023D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Cases (fractures) vs. controls (no fractures):</w:t>
            </w:r>
          </w:p>
          <w:p w14:paraId="268CC3EA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Thiazide diuretics: 14.5% vs. 17.1%</w:t>
            </w:r>
          </w:p>
          <w:p w14:paraId="0144B54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ther anti-hypertensives: 31.4% vs. 33.5%</w:t>
            </w:r>
          </w:p>
          <w:p w14:paraId="43EA893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ther cardiac drugs: 22.1% vs. 19.9%</w:t>
            </w:r>
          </w:p>
          <w:p w14:paraId="179F77A0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Benzodiazepines: 9.8% vs. 7.3%</w:t>
            </w:r>
          </w:p>
          <w:p w14:paraId="5BBCF63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psychotics: 6.2% vs. 3.6%</w:t>
            </w:r>
          </w:p>
          <w:p w14:paraId="7B3F5614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NSAIDs: 28.8% vs. 25.3%</w:t>
            </w:r>
          </w:p>
          <w:p w14:paraId="47D627E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ntidepressants: 16.1% vs. 10.3%</w:t>
            </w:r>
          </w:p>
          <w:p w14:paraId="7DC51B95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estrogen: 3.8% vs. 5.9%</w:t>
            </w:r>
          </w:p>
          <w:p w14:paraId="0DC02775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ther osteoporosis treatment: 12.3% vs. 7.7%</w:t>
            </w:r>
          </w:p>
          <w:p w14:paraId="1FB65E97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lastRenderedPageBreak/>
              <w:t>Glucocorticoids: 8.4% vs. 6.0%</w:t>
            </w:r>
          </w:p>
          <w:p w14:paraId="32578B57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3896331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3402" w:type="dxa"/>
            <w:shd w:val="clear" w:color="auto" w:fill="auto"/>
          </w:tcPr>
          <w:p w14:paraId="28AF3FCB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lastRenderedPageBreak/>
              <w:t>Cases (fractures) vs. controls (no fractures):</w:t>
            </w:r>
          </w:p>
          <w:p w14:paraId="662F2549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rthritis (excl. rheumatoid arthritis): 27.6% vs. 26.8%</w:t>
            </w:r>
          </w:p>
          <w:p w14:paraId="39B659D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eart failure: 6.9% vs. 5.5%</w:t>
            </w:r>
          </w:p>
          <w:p w14:paraId="23A1F57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OPD: 20.2% vs. 27.6%</w:t>
            </w:r>
          </w:p>
          <w:p w14:paraId="17526D9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erebrovascular accident: 10.9% vs. 8.6%</w:t>
            </w:r>
          </w:p>
          <w:p w14:paraId="5043C6E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Osteoporosis: 8.0% vs. 4.8%</w:t>
            </w:r>
          </w:p>
          <w:p w14:paraId="53332FFD" w14:textId="77777777" w:rsidR="002866FE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Type II diabetes: 8.9% vs. 7.9%</w:t>
            </w:r>
          </w:p>
          <w:p w14:paraId="6DC4D81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ementia: 5.4% vs. 2.2%</w:t>
            </w:r>
          </w:p>
        </w:tc>
      </w:tr>
      <w:tr w:rsidR="002866FE" w:rsidRPr="00FE7D25" w14:paraId="60B73979" w14:textId="77777777" w:rsidTr="00FB07DF">
        <w:trPr>
          <w:trHeight w:val="2835"/>
        </w:trPr>
        <w:tc>
          <w:tcPr>
            <w:tcW w:w="1271" w:type="dxa"/>
            <w:shd w:val="clear" w:color="auto" w:fill="auto"/>
          </w:tcPr>
          <w:p w14:paraId="12205BA9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vertAlign w:val="superscript"/>
                <w:lang w:val="de-AT" w:eastAsia="de-AT"/>
              </w:rPr>
            </w:pPr>
            <w:r w:rsidRPr="00C0744B">
              <w:rPr>
                <w:rFonts w:cs="Times New Roman"/>
                <w:sz w:val="22"/>
                <w:lang w:val="de-AT" w:eastAsia="de-AT"/>
              </w:rPr>
              <w:t xml:space="preserve">Testa et al. (2018) </w:t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UZXN0YTwvQXV0aG9yPjxZZWFyPjIwMTg8L1llYXI+PFJl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sz w:val="22"/>
                <w:lang w:val="de-AT" w:eastAsia="de-AT"/>
              </w:rPr>
              <w:fldChar w:fldCharType="begin">
                <w:fldData xml:space="preserve">PEVuZE5vdGU+PENpdGU+PEF1dGhvcj5UZXN0YTwvQXV0aG9yPjxZZWFyPjIwMTg8L1llYXI+PFJl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cs="Times New Roman"/>
                <w:sz w:val="22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sz w:val="22"/>
                <w:lang w:val="de-AT" w:eastAsia="de-AT"/>
              </w:rPr>
            </w:r>
            <w:r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sz w:val="22"/>
                <w:lang w:val="de-AT" w:eastAsia="de-AT"/>
              </w:rPr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sz w:val="22"/>
                <w:lang w:val="de-AT" w:eastAsia="de-AT"/>
              </w:rPr>
              <w:t>[53]</w:t>
            </w:r>
            <w:r w:rsidRPr="00C0744B">
              <w:rPr>
                <w:rFonts w:cs="Times New Roman"/>
                <w:sz w:val="22"/>
                <w:lang w:val="de-AT" w:eastAsia="de-AT"/>
              </w:rPr>
              <w:fldChar w:fldCharType="end"/>
            </w:r>
            <w:r w:rsidRPr="00C0744B">
              <w:rPr>
                <w:rFonts w:cs="Times New Roman"/>
                <w:sz w:val="22"/>
                <w:vertAlign w:val="superscript"/>
                <w:lang w:val="de-AT" w:eastAsia="de-AT"/>
              </w:rPr>
              <w:t>5</w:t>
            </w:r>
          </w:p>
          <w:p w14:paraId="7E6910FF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C0744B">
              <w:rPr>
                <w:rFonts w:cs="Times New Roman"/>
                <w:lang w:val="de-AT" w:eastAsia="de-AT"/>
              </w:rPr>
              <w:br/>
            </w:r>
          </w:p>
        </w:tc>
        <w:tc>
          <w:tcPr>
            <w:tcW w:w="1985" w:type="dxa"/>
            <w:shd w:val="clear" w:color="auto" w:fill="auto"/>
            <w:noWrap/>
          </w:tcPr>
          <w:p w14:paraId="1FBE0618" w14:textId="77777777" w:rsidR="002866FE" w:rsidRPr="00C0744B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ses and Controls were enrolled in different settings in Italy including outpatient departments, nursing homes and acute care units</w:t>
            </w:r>
          </w:p>
        </w:tc>
        <w:tc>
          <w:tcPr>
            <w:tcW w:w="1842" w:type="dxa"/>
          </w:tcPr>
          <w:p w14:paraId="57FC7925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>Syncopal fall:</w:t>
            </w:r>
          </w:p>
          <w:p w14:paraId="0BC063A6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354</w:t>
            </w:r>
          </w:p>
          <w:p w14:paraId="6EBB9DA9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ean age: 83.3 y</w:t>
            </w:r>
          </w:p>
          <w:p w14:paraId="2E9C4BBD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3D126881" w14:textId="77777777" w:rsidR="002866FE" w:rsidRPr="00AE6723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AE6723">
              <w:rPr>
                <w:rFonts w:cs="Times New Roman"/>
                <w:sz w:val="22"/>
                <w:lang w:val="en-GB" w:eastAsia="de-AT"/>
              </w:rPr>
              <w:t xml:space="preserve">Non-syncopal fall: </w:t>
            </w:r>
          </w:p>
          <w:p w14:paraId="063FE459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n=168</w:t>
            </w:r>
          </w:p>
          <w:p w14:paraId="5C27E8BF" w14:textId="77777777" w:rsidR="002866FE" w:rsidRPr="00AE6723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AE6723">
              <w:rPr>
                <w:rFonts w:cs="Times New Roman"/>
                <w:lang w:val="en-GB" w:eastAsia="de-AT"/>
              </w:rPr>
              <w:t>Mean age: 83.9 y</w:t>
            </w:r>
          </w:p>
          <w:p w14:paraId="0218CCFE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1842" w:type="dxa"/>
            <w:shd w:val="clear" w:color="auto" w:fill="auto"/>
          </w:tcPr>
          <w:p w14:paraId="0C7CEB71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2F610640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37.9%</w:t>
            </w:r>
          </w:p>
        </w:tc>
        <w:tc>
          <w:tcPr>
            <w:tcW w:w="3402" w:type="dxa"/>
            <w:shd w:val="clear" w:color="auto" w:fill="auto"/>
          </w:tcPr>
          <w:p w14:paraId="38399890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Cases (syncopal fall) vs. controls (non-syncopal fall):</w:t>
            </w:r>
          </w:p>
          <w:p w14:paraId="149E964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No. of antihypertensives: 2.9 vs. 2.5</w:t>
            </w:r>
          </w:p>
          <w:p w14:paraId="22F90328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&lt; 2 antihypertensives: 50% vs. 56.4%</w:t>
            </w:r>
          </w:p>
          <w:p w14:paraId="45FAE0AF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  <w:tc>
          <w:tcPr>
            <w:tcW w:w="3402" w:type="dxa"/>
            <w:shd w:val="clear" w:color="auto" w:fill="auto"/>
            <w:noWrap/>
          </w:tcPr>
          <w:p w14:paraId="448A7A88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C0744B">
              <w:rPr>
                <w:rFonts w:cs="Times New Roman"/>
                <w:sz w:val="22"/>
                <w:lang w:val="en-GB" w:eastAsia="de-AT"/>
              </w:rPr>
              <w:t>Cases (syncopal fall) vs. controls (non-syncopal fall):</w:t>
            </w:r>
          </w:p>
          <w:p w14:paraId="0F8B8EE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lzheimer’s: 31.9% vs. 35.1%</w:t>
            </w:r>
          </w:p>
          <w:p w14:paraId="77F5B8B6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Vascular dementia: 42.9% vs. 38.7%</w:t>
            </w:r>
          </w:p>
          <w:p w14:paraId="28BC0FE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Mixed dementia: 15.5% vs. 15.5%</w:t>
            </w:r>
          </w:p>
          <w:p w14:paraId="51BC1A5E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Parkinson’s: 5.6% vs. 6.5%</w:t>
            </w:r>
          </w:p>
          <w:p w14:paraId="384C5A1F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Hypertension: 74.3% vs. 75%</w:t>
            </w:r>
          </w:p>
          <w:p w14:paraId="642A2629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D: 19.5% vs. 18.5%</w:t>
            </w:r>
          </w:p>
          <w:p w14:paraId="4006D700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HF: 8.5% vs. 10.1%</w:t>
            </w:r>
          </w:p>
          <w:p w14:paraId="6172E840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Atrial fibrillation: 25.1% vs. 23.8%</w:t>
            </w:r>
          </w:p>
          <w:p w14:paraId="1044C382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Stroke: 11.6% vs. 19.6%</w:t>
            </w:r>
          </w:p>
          <w:p w14:paraId="390D070D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TIA: 7.6% vs. 7.1%</w:t>
            </w:r>
          </w:p>
          <w:p w14:paraId="43D459B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Carotid atherosclerosis: 27.4% vs. 20.2%</w:t>
            </w:r>
          </w:p>
          <w:p w14:paraId="44835D3C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Psychiatric disease: 33.6% vs. 29.2%</w:t>
            </w:r>
          </w:p>
          <w:p w14:paraId="7E9C9BC3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iabetes: 20.9% vs. 24.4%</w:t>
            </w:r>
          </w:p>
          <w:p w14:paraId="5910874B" w14:textId="77777777" w:rsidR="002866FE" w:rsidRPr="00C0744B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C0744B">
              <w:rPr>
                <w:rFonts w:cs="Times New Roman"/>
                <w:lang w:val="en-GB" w:eastAsia="de-AT"/>
              </w:rPr>
              <w:t>Dysthyroidism: 10.9% vs. 10.9%</w:t>
            </w:r>
          </w:p>
          <w:p w14:paraId="6A232109" w14:textId="77777777" w:rsidR="002866FE" w:rsidRPr="00C0744B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</w:tc>
      </w:tr>
    </w:tbl>
    <w:p w14:paraId="7024C3AD" w14:textId="77777777" w:rsidR="002866FE" w:rsidRPr="00C0744B" w:rsidRDefault="002866FE" w:rsidP="002866FE">
      <w:pPr>
        <w:spacing w:line="276" w:lineRule="auto"/>
        <w:jc w:val="left"/>
        <w:rPr>
          <w:rFonts w:cs="Times New Roman"/>
          <w:sz w:val="22"/>
          <w:lang w:val="en-GB" w:eastAsia="de-AT"/>
        </w:rPr>
      </w:pPr>
      <w:r w:rsidRPr="00C0744B">
        <w:rPr>
          <w:rFonts w:cs="Times New Roman"/>
          <w:sz w:val="22"/>
          <w:vertAlign w:val="superscript"/>
          <w:lang w:val="en-GB" w:eastAsia="de-AT"/>
        </w:rPr>
        <w:t xml:space="preserve">1 </w:t>
      </w:r>
      <w:r w:rsidRPr="00C0744B">
        <w:rPr>
          <w:rFonts w:cs="Times New Roman"/>
          <w:sz w:val="22"/>
          <w:lang w:val="en-GB" w:eastAsia="de-AT"/>
        </w:rPr>
        <w:t>All patients are aged ≥65 y.</w:t>
      </w:r>
    </w:p>
    <w:p w14:paraId="4D73B331" w14:textId="77777777" w:rsidR="002866FE" w:rsidRPr="00C0744B" w:rsidRDefault="002866FE" w:rsidP="002866FE">
      <w:pPr>
        <w:spacing w:line="276" w:lineRule="auto"/>
        <w:jc w:val="left"/>
        <w:rPr>
          <w:rFonts w:cs="Times New Roman"/>
          <w:sz w:val="22"/>
          <w:lang w:val="en-GB" w:eastAsia="de-AT"/>
        </w:rPr>
      </w:pPr>
      <w:r w:rsidRPr="00C0744B">
        <w:rPr>
          <w:rFonts w:cs="Times New Roman"/>
          <w:sz w:val="22"/>
          <w:vertAlign w:val="superscript"/>
          <w:lang w:val="en-GB" w:eastAsia="de-AT"/>
        </w:rPr>
        <w:lastRenderedPageBreak/>
        <w:t>2</w:t>
      </w:r>
      <w:r w:rsidRPr="00C0744B">
        <w:rPr>
          <w:rFonts w:cs="Times New Roman"/>
          <w:sz w:val="22"/>
          <w:lang w:val="en-GB" w:eastAsia="de-AT"/>
        </w:rPr>
        <w:t xml:space="preserve"> Duan (2018) includes 6 cohort-pairs, all of which were prospensity-score-matched. The figures presented in this table only concern the biggest cohort with 161,729 people comparing tamsulosin-users vs. no BPH medication. All patients are aged ≥66 y.</w:t>
      </w:r>
    </w:p>
    <w:p w14:paraId="6AAE35A4" w14:textId="77777777" w:rsidR="002866FE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  <w:r w:rsidRPr="00C0744B">
        <w:rPr>
          <w:rFonts w:cs="Times New Roman"/>
          <w:sz w:val="22"/>
          <w:vertAlign w:val="superscript"/>
          <w:lang w:val="en-GB" w:eastAsia="de-AT"/>
        </w:rPr>
        <w:t>3</w:t>
      </w:r>
      <w:r w:rsidRPr="00C0744B">
        <w:rPr>
          <w:rFonts w:cs="Times New Roman"/>
          <w:sz w:val="22"/>
          <w:lang w:val="en-GB" w:eastAsia="de-AT"/>
        </w:rPr>
        <w:t xml:space="preserve"> All patients are aged ≥66 y.</w:t>
      </w:r>
    </w:p>
    <w:p w14:paraId="384CC26C" w14:textId="77777777" w:rsidR="002866FE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  <w:r w:rsidRPr="00C0744B">
        <w:rPr>
          <w:rFonts w:cs="Times New Roman"/>
          <w:sz w:val="22"/>
          <w:vertAlign w:val="superscript"/>
          <w:lang w:val="en-GB" w:eastAsia="de-AT"/>
        </w:rPr>
        <w:t xml:space="preserve">4 </w:t>
      </w:r>
      <w:r w:rsidRPr="00C0744B">
        <w:rPr>
          <w:rFonts w:cs="Times New Roman"/>
          <w:sz w:val="22"/>
          <w:lang w:val="en-GB" w:eastAsia="de-AT"/>
        </w:rPr>
        <w:t>Patient characteristics refer to total study population including patients of all age groups ≥50 y.</w:t>
      </w:r>
    </w:p>
    <w:p w14:paraId="73CB8E03" w14:textId="77777777" w:rsidR="002866FE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  <w:r w:rsidRPr="00C0744B">
        <w:rPr>
          <w:rFonts w:cs="Times New Roman"/>
          <w:sz w:val="22"/>
          <w:vertAlign w:val="superscript"/>
          <w:lang w:val="en-GB" w:eastAsia="de-AT"/>
        </w:rPr>
        <w:t>5</w:t>
      </w:r>
      <w:r>
        <w:rPr>
          <w:rFonts w:cs="Times New Roman"/>
          <w:sz w:val="22"/>
          <w:vertAlign w:val="superscript"/>
          <w:lang w:val="en-GB" w:eastAsia="de-AT"/>
        </w:rPr>
        <w:t xml:space="preserve"> </w:t>
      </w:r>
      <w:r w:rsidRPr="00C0744B">
        <w:rPr>
          <w:rFonts w:cs="Times New Roman"/>
          <w:sz w:val="22"/>
          <w:lang w:val="en-GB" w:eastAsia="de-AT"/>
        </w:rPr>
        <w:t>All patients are aged ≥65 y.</w:t>
      </w:r>
    </w:p>
    <w:p w14:paraId="6313EEB1" w14:textId="77777777" w:rsidR="002866FE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</w:p>
    <w:p w14:paraId="0EB8E1D5" w14:textId="5D0F93AF" w:rsidR="002866FE" w:rsidRDefault="002866FE" w:rsidP="002866FE">
      <w:pPr>
        <w:rPr>
          <w:lang w:val="en-GB"/>
        </w:rPr>
      </w:pPr>
      <w:r w:rsidRPr="0056072D">
        <w:rPr>
          <w:b/>
          <w:bCs/>
          <w:lang w:val="en-GB"/>
        </w:rPr>
        <w:t xml:space="preserve">Table </w:t>
      </w:r>
      <w:r w:rsidR="0094529A">
        <w:rPr>
          <w:b/>
          <w:bCs/>
          <w:lang w:val="en-GB"/>
        </w:rPr>
        <w:t>f</w:t>
      </w:r>
      <w:r w:rsidRPr="0056072D">
        <w:rPr>
          <w:lang w:val="en-GB"/>
        </w:rPr>
        <w:t xml:space="preserve"> </w:t>
      </w:r>
      <w:r w:rsidRPr="004C49AC">
        <w:rPr>
          <w:lang w:val="en-GB"/>
        </w:rPr>
        <w:t xml:space="preserve">Summary of patient characteristics of included </w:t>
      </w:r>
      <w:r>
        <w:rPr>
          <w:lang w:val="en-GB"/>
        </w:rPr>
        <w:t>meta-analyses</w:t>
      </w:r>
    </w:p>
    <w:tbl>
      <w:tblPr>
        <w:tblpPr w:leftFromText="142" w:rightFromText="142" w:vertAnchor="text" w:horzAnchor="margin" w:tblpY="1"/>
        <w:tblW w:w="154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1"/>
        <w:gridCol w:w="1985"/>
        <w:gridCol w:w="1842"/>
        <w:gridCol w:w="1842"/>
        <w:gridCol w:w="1134"/>
        <w:gridCol w:w="2459"/>
        <w:gridCol w:w="2459"/>
        <w:gridCol w:w="2459"/>
      </w:tblGrid>
      <w:tr w:rsidR="002866FE" w:rsidRPr="00C1550A" w14:paraId="4A00DE6B" w14:textId="77777777" w:rsidTr="00FB07DF">
        <w:trPr>
          <w:trHeight w:val="570"/>
        </w:trPr>
        <w:tc>
          <w:tcPr>
            <w:tcW w:w="1271" w:type="dxa"/>
            <w:shd w:val="clear" w:color="auto" w:fill="auto"/>
            <w:hideMark/>
          </w:tcPr>
          <w:p w14:paraId="65BC6093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C1550A">
              <w:rPr>
                <w:rStyle w:val="Buchtitel"/>
              </w:rPr>
              <w:t>Author</w:t>
            </w:r>
            <w:r>
              <w:rPr>
                <w:rStyle w:val="Buchtitel"/>
              </w:rPr>
              <w:t>s</w:t>
            </w:r>
            <w:r>
              <w:rPr>
                <w:rStyle w:val="Buchtitel"/>
              </w:rPr>
              <w:br/>
              <w:t>(</w:t>
            </w:r>
            <w:r w:rsidRPr="00C1550A">
              <w:rPr>
                <w:rStyle w:val="Buchtitel"/>
              </w:rPr>
              <w:t>Year</w:t>
            </w:r>
            <w:r>
              <w:rPr>
                <w:rStyle w:val="Buchtitel"/>
              </w:rPr>
              <w:t>)</w:t>
            </w:r>
          </w:p>
        </w:tc>
        <w:tc>
          <w:tcPr>
            <w:tcW w:w="1985" w:type="dxa"/>
            <w:shd w:val="clear" w:color="auto" w:fill="auto"/>
            <w:hideMark/>
          </w:tcPr>
          <w:p w14:paraId="06D1CA16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C1550A">
              <w:rPr>
                <w:rStyle w:val="Buchtitel"/>
              </w:rPr>
              <w:t>Data used</w:t>
            </w:r>
          </w:p>
        </w:tc>
        <w:tc>
          <w:tcPr>
            <w:tcW w:w="1842" w:type="dxa"/>
          </w:tcPr>
          <w:p w14:paraId="394269F0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5C0812">
              <w:rPr>
                <w:rStyle w:val="Buchtitel"/>
                <w:rFonts w:cs="Times New Roman"/>
              </w:rPr>
              <w:t>Patients</w:t>
            </w:r>
          </w:p>
        </w:tc>
        <w:tc>
          <w:tcPr>
            <w:tcW w:w="1842" w:type="dxa"/>
            <w:shd w:val="clear" w:color="auto" w:fill="auto"/>
            <w:hideMark/>
          </w:tcPr>
          <w:p w14:paraId="43E6DBA7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C1550A">
              <w:rPr>
                <w:rStyle w:val="Buchtitel"/>
              </w:rPr>
              <w:t>Race/ethnicity in %</w:t>
            </w:r>
          </w:p>
        </w:tc>
        <w:tc>
          <w:tcPr>
            <w:tcW w:w="1134" w:type="dxa"/>
            <w:shd w:val="clear" w:color="auto" w:fill="auto"/>
            <w:hideMark/>
          </w:tcPr>
          <w:p w14:paraId="0A8569BE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C1550A">
              <w:rPr>
                <w:rStyle w:val="Buchtitel"/>
              </w:rPr>
              <w:t>Men in %</w:t>
            </w:r>
          </w:p>
        </w:tc>
        <w:tc>
          <w:tcPr>
            <w:tcW w:w="2459" w:type="dxa"/>
            <w:shd w:val="clear" w:color="auto" w:fill="auto"/>
            <w:hideMark/>
          </w:tcPr>
          <w:p w14:paraId="3B3649DB" w14:textId="77777777" w:rsidR="002866FE" w:rsidRPr="00EE7966" w:rsidRDefault="002866FE" w:rsidP="00FB07DF">
            <w:pPr>
              <w:spacing w:line="276" w:lineRule="auto"/>
              <w:jc w:val="left"/>
              <w:rPr>
                <w:rStyle w:val="Buchtitel"/>
                <w:lang w:val="en-GB"/>
              </w:rPr>
            </w:pPr>
            <w:r w:rsidRPr="00EE7966">
              <w:rPr>
                <w:rStyle w:val="Buchtitel"/>
                <w:lang w:val="en-GB"/>
              </w:rPr>
              <w:t>BPH related scores (mean values)</w:t>
            </w:r>
          </w:p>
        </w:tc>
        <w:tc>
          <w:tcPr>
            <w:tcW w:w="2459" w:type="dxa"/>
            <w:shd w:val="clear" w:color="auto" w:fill="auto"/>
            <w:hideMark/>
          </w:tcPr>
          <w:p w14:paraId="2CBC3A5D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C1550A">
              <w:rPr>
                <w:rStyle w:val="Buchtitel"/>
              </w:rPr>
              <w:t>Co-medication</w:t>
            </w:r>
          </w:p>
        </w:tc>
        <w:tc>
          <w:tcPr>
            <w:tcW w:w="2459" w:type="dxa"/>
            <w:shd w:val="clear" w:color="auto" w:fill="auto"/>
            <w:hideMark/>
          </w:tcPr>
          <w:p w14:paraId="4C17D987" w14:textId="77777777" w:rsidR="002866FE" w:rsidRPr="00C1550A" w:rsidRDefault="002866FE" w:rsidP="00FB07DF">
            <w:pPr>
              <w:spacing w:line="276" w:lineRule="auto"/>
              <w:jc w:val="left"/>
              <w:rPr>
                <w:rStyle w:val="Buchtitel"/>
              </w:rPr>
            </w:pPr>
            <w:r w:rsidRPr="00C1550A">
              <w:rPr>
                <w:rStyle w:val="Buchtitel"/>
              </w:rPr>
              <w:t>Co-morbidities</w:t>
            </w:r>
          </w:p>
        </w:tc>
      </w:tr>
      <w:tr w:rsidR="002866FE" w:rsidRPr="00C1550A" w14:paraId="37F7E86E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1E618890" w14:textId="77777777" w:rsidR="002866FE" w:rsidRPr="00B45F1C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B45F1C">
              <w:rPr>
                <w:rFonts w:cs="Times New Roman"/>
                <w:lang w:val="de-AT" w:eastAsia="de-AT"/>
              </w:rPr>
              <w:t xml:space="preserve">Buzelin et al. (1997) </w:t>
            </w:r>
            <w:r w:rsidRPr="00B45F1C"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CdXplbGluPC9BdXRob3I+PFllYXI+MTk5NzwvWWVhcj48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CdXplbGluPC9BdXRob3I+PFllYXI+MTk5NzwvWWVhcj48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B45F1C">
              <w:rPr>
                <w:rFonts w:cs="Times New Roman"/>
                <w:lang w:val="de-AT" w:eastAsia="de-AT"/>
              </w:rPr>
            </w:r>
            <w:r w:rsidRPr="00B45F1C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54]</w:t>
            </w:r>
            <w:r w:rsidRPr="00B45F1C">
              <w:rPr>
                <w:rFonts w:cs="Times New Roman"/>
                <w:lang w:val="de-AT" w:eastAsia="de-AT"/>
              </w:rPr>
              <w:fldChar w:fldCharType="end"/>
            </w:r>
            <w:r w:rsidRPr="00B45F1C">
              <w:rPr>
                <w:rFonts w:cs="Times New Roman"/>
                <w:vertAlign w:val="superscript"/>
                <w:lang w:val="de-AT" w:eastAsia="de-AT"/>
              </w:rPr>
              <w:t>1</w:t>
            </w:r>
          </w:p>
        </w:tc>
        <w:tc>
          <w:tcPr>
            <w:tcW w:w="1985" w:type="dxa"/>
            <w:shd w:val="clear" w:color="auto" w:fill="auto"/>
          </w:tcPr>
          <w:p w14:paraId="1EC0C00D" w14:textId="77777777" w:rsidR="002866FE" w:rsidRPr="00B45F1C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 xml:space="preserve">Meta-analysis using raw data from two placebo-controlled studies conducted in 61 urological centers throughout Europe </w:t>
            </w:r>
            <w:r w:rsidRPr="00B45F1C">
              <w:rPr>
                <w:rFonts w:cs="Times New Roman"/>
                <w:lang w:val="en-GB" w:eastAsia="de-AT"/>
              </w:rPr>
              <w:fldChar w:fldCharType="begin"/>
            </w:r>
            <w:r>
              <w:rPr>
                <w:rFonts w:cs="Times New Roman"/>
                <w:lang w:val="en-GB" w:eastAsia="de-AT"/>
              </w:rPr>
              <w:instrText xml:space="preserve"> ADDIN EN.CITE &lt;EndNote&gt;&lt;Cite&gt;&lt;Author&gt;Buzelin&lt;/Author&gt;&lt;Year&gt;1997&lt;/Year&gt;&lt;RecNum&gt;115&lt;/RecNum&gt;&lt;DisplayText&gt;[56]&lt;/DisplayText&gt;&lt;record&gt;&lt;rec-number&gt;115&lt;/rec-number&gt;&lt;foreign-keys&gt;&lt;key app="EN" db-id="vp5dva907v99e5ef5rs5f29ssxrw9a0dt555" timestamp="1580123200"&gt;115&lt;/key&gt;&lt;/foreign-keys&gt;&lt;ref-type name="Journal Article"&gt;17&lt;/ref-type&gt;&lt;contributors&gt;&lt;authors&gt;&lt;author&gt;Buzelin, J. M.&lt;/author&gt;&lt;author&gt;Roth, S.&lt;/author&gt;&lt;author&gt;Geffriaud-Ricouard, C.&lt;/author&gt;&lt;author&gt;Delàuche-Cavailier, M. C.&lt;/author&gt;&lt;author&gt;and the, Algebi Study Group&lt;/author&gt;&lt;/authors&gt;&lt;/contributors&gt;&lt;titles&gt;&lt;title&gt;Efficacy and Safety of Sustained- Release Alfuzosin 5 mg in Patients with Benign Prostatic Hyperplasia&lt;/title&gt;&lt;secondary-title&gt;European Urology&lt;/secondary-title&gt;&lt;/titles&gt;&lt;periodical&gt;&lt;full-title&gt;European Urology&lt;/full-title&gt;&lt;/periodical&gt;&lt;pages&gt;190-198&lt;/pages&gt;&lt;volume&gt;31&lt;/volume&gt;&lt;dates&gt;&lt;year&gt;1997&lt;/year&gt;&lt;/dates&gt;&lt;isbn&gt;0302-2838&lt;/isbn&gt;&lt;urls&gt;&lt;related-urls&gt;&lt;url&gt;https://www.karger.com/DOI/10.1159/000474449&lt;/url&gt;&lt;/related-urls&gt;&lt;/urls&gt;&lt;electronic-resource-num&gt;10.1159/000474449&lt;/electronic-resource-num&gt;&lt;/record&gt;&lt;/Cite&gt;&lt;/EndNote&gt;</w:instrText>
            </w:r>
            <w:r w:rsidRPr="00B45F1C">
              <w:rPr>
                <w:rFonts w:cs="Times New Roman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lang w:val="en-GB" w:eastAsia="de-AT"/>
              </w:rPr>
              <w:t>[56]</w:t>
            </w:r>
            <w:r w:rsidRPr="00B45F1C">
              <w:rPr>
                <w:rFonts w:cs="Times New Roman"/>
                <w:lang w:val="en-GB" w:eastAsia="de-AT"/>
              </w:rPr>
              <w:fldChar w:fldCharType="end"/>
            </w:r>
            <w:r w:rsidRPr="00B45F1C">
              <w:rPr>
                <w:rFonts w:cs="Times New Roman"/>
                <w:lang w:val="en-GB" w:eastAsia="de-AT"/>
              </w:rPr>
              <w:t>, 2</w:t>
            </w:r>
            <w:r w:rsidRPr="00B45F1C">
              <w:rPr>
                <w:rFonts w:cs="Times New Roman"/>
                <w:vertAlign w:val="superscript"/>
                <w:lang w:val="en-GB" w:eastAsia="de-AT"/>
              </w:rPr>
              <w:t>nd</w:t>
            </w:r>
            <w:r w:rsidRPr="00B45F1C">
              <w:rPr>
                <w:rFonts w:cs="Times New Roman"/>
                <w:lang w:val="en-GB" w:eastAsia="de-AT"/>
              </w:rPr>
              <w:t xml:space="preserve"> study not published </w:t>
            </w:r>
            <w:r>
              <w:rPr>
                <w:rFonts w:cs="Times New Roman"/>
                <w:lang w:val="en-GB" w:eastAsia="de-AT"/>
              </w:rPr>
              <w:t>separately</w:t>
            </w:r>
          </w:p>
        </w:tc>
        <w:tc>
          <w:tcPr>
            <w:tcW w:w="1842" w:type="dxa"/>
          </w:tcPr>
          <w:p w14:paraId="63946DFD" w14:textId="77777777" w:rsidR="002866FE" w:rsidRPr="005C0812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 xml:space="preserve">SR </w:t>
            </w:r>
            <w:r w:rsidRPr="005C0812">
              <w:rPr>
                <w:rFonts w:cs="Times New Roman"/>
                <w:lang w:val="en-GB" w:eastAsia="de-AT"/>
              </w:rPr>
              <w:t>alfzusosin</w:t>
            </w:r>
            <w:r w:rsidRPr="005C0812">
              <w:rPr>
                <w:rFonts w:cs="Times New Roman"/>
                <w:lang w:val="de-AT" w:eastAsia="de-AT"/>
              </w:rPr>
              <w:t>:</w:t>
            </w:r>
          </w:p>
          <w:p w14:paraId="504C76C0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292</w:t>
            </w:r>
          </w:p>
          <w:p w14:paraId="2074768C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149</w:t>
            </w:r>
          </w:p>
          <w:p w14:paraId="2EF4A7AF" w14:textId="77777777" w:rsidR="002866FE" w:rsidRPr="005C0812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br/>
            </w:r>
            <w:r w:rsidRPr="005C0812">
              <w:rPr>
                <w:rFonts w:cs="Times New Roman"/>
                <w:lang w:val="en-GB" w:eastAsia="de-AT"/>
              </w:rPr>
              <w:t>Placebo</w:t>
            </w:r>
            <w:r w:rsidRPr="005C0812">
              <w:rPr>
                <w:rFonts w:cs="Times New Roman"/>
                <w:lang w:val="de-AT" w:eastAsia="de-AT"/>
              </w:rPr>
              <w:t xml:space="preserve">: </w:t>
            </w:r>
          </w:p>
          <w:p w14:paraId="7AD1C1B5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296</w:t>
            </w:r>
          </w:p>
          <w:p w14:paraId="5C01347D" w14:textId="77777777" w:rsidR="002866FE" w:rsidRPr="00B45F1C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153</w:t>
            </w:r>
          </w:p>
        </w:tc>
        <w:tc>
          <w:tcPr>
            <w:tcW w:w="1842" w:type="dxa"/>
            <w:shd w:val="clear" w:color="auto" w:fill="auto"/>
          </w:tcPr>
          <w:p w14:paraId="35478371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45F1C">
              <w:rPr>
                <w:rFonts w:cs="Times New Roman"/>
                <w:sz w:val="22"/>
                <w:lang w:val="de-AT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138A4C56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45F1C">
              <w:rPr>
                <w:rFonts w:cs="Times New Roman"/>
                <w:sz w:val="22"/>
                <w:lang w:val="de-AT" w:eastAsia="de-AT"/>
              </w:rPr>
              <w:t>100%</w:t>
            </w:r>
          </w:p>
        </w:tc>
        <w:tc>
          <w:tcPr>
            <w:tcW w:w="2459" w:type="dxa"/>
            <w:shd w:val="clear" w:color="auto" w:fill="auto"/>
          </w:tcPr>
          <w:p w14:paraId="3B9F4141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45F1C">
              <w:rPr>
                <w:rFonts w:cs="Times New Roman"/>
                <w:sz w:val="22"/>
                <w:lang w:val="en-GB" w:eastAsia="de-AT"/>
              </w:rPr>
              <w:t>Alfuzosin:</w:t>
            </w:r>
          </w:p>
          <w:p w14:paraId="6797356D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B45F1C">
              <w:rPr>
                <w:rFonts w:cs="Times New Roman"/>
                <w:lang w:val="de-AT" w:eastAsia="de-AT"/>
              </w:rPr>
              <w:t>Boyarsky score: 9.4</w:t>
            </w:r>
          </w:p>
          <w:p w14:paraId="2EE97622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Q</w:t>
            </w:r>
            <w:r w:rsidRPr="00B45F1C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45F1C">
              <w:rPr>
                <w:rFonts w:cs="Times New Roman"/>
                <w:lang w:val="en-GB" w:eastAsia="de-AT"/>
              </w:rPr>
              <w:t>: 9.3 ml/s</w:t>
            </w:r>
          </w:p>
          <w:p w14:paraId="4D65C088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  <w:p w14:paraId="5397F480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B45F1C">
              <w:rPr>
                <w:rFonts w:cs="Times New Roman"/>
                <w:sz w:val="22"/>
                <w:lang w:val="en-GB" w:eastAsia="de-AT"/>
              </w:rPr>
              <w:t>Placebo:</w:t>
            </w:r>
          </w:p>
          <w:p w14:paraId="078BBD34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B45F1C">
              <w:rPr>
                <w:rFonts w:cs="Times New Roman"/>
                <w:lang w:val="de-AT" w:eastAsia="de-AT"/>
              </w:rPr>
              <w:t>Boyarsky score: 9.6</w:t>
            </w:r>
          </w:p>
          <w:p w14:paraId="16E61A2F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de-AT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Q</w:t>
            </w:r>
            <w:r w:rsidRPr="00B45F1C">
              <w:rPr>
                <w:rFonts w:cs="Times New Roman"/>
                <w:vertAlign w:val="subscript"/>
                <w:lang w:val="en-GB" w:eastAsia="de-AT"/>
              </w:rPr>
              <w:t>max</w:t>
            </w:r>
            <w:r w:rsidRPr="00B45F1C">
              <w:rPr>
                <w:rFonts w:cs="Times New Roman"/>
                <w:lang w:val="en-GB" w:eastAsia="de-AT"/>
              </w:rPr>
              <w:t>: 9.2 ml/s</w:t>
            </w:r>
          </w:p>
        </w:tc>
        <w:tc>
          <w:tcPr>
            <w:tcW w:w="2459" w:type="dxa"/>
            <w:shd w:val="clear" w:color="auto" w:fill="auto"/>
          </w:tcPr>
          <w:p w14:paraId="14872996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45F1C">
              <w:rPr>
                <w:rFonts w:cs="Times New Roman"/>
                <w:sz w:val="22"/>
                <w:lang w:val="de-AT" w:eastAsia="de-AT"/>
              </w:rPr>
              <w:t xml:space="preserve">Alfuzosin: </w:t>
            </w:r>
          </w:p>
          <w:p w14:paraId="20530EED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Antihypertensives: 30%</w:t>
            </w:r>
          </w:p>
          <w:p w14:paraId="2D704CC0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483D337F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45F1C">
              <w:rPr>
                <w:rFonts w:cs="Times New Roman"/>
                <w:sz w:val="22"/>
                <w:lang w:val="de-AT" w:eastAsia="de-AT"/>
              </w:rPr>
              <w:t xml:space="preserve">Placebo: </w:t>
            </w:r>
          </w:p>
          <w:p w14:paraId="6EED6F7E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Antihypertensives: 30%</w:t>
            </w:r>
          </w:p>
          <w:p w14:paraId="25DB253E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  <w:tc>
          <w:tcPr>
            <w:tcW w:w="2459" w:type="dxa"/>
            <w:shd w:val="clear" w:color="auto" w:fill="auto"/>
          </w:tcPr>
          <w:p w14:paraId="633087B9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45F1C">
              <w:rPr>
                <w:rFonts w:cs="Times New Roman"/>
                <w:sz w:val="22"/>
                <w:lang w:val="de-AT" w:eastAsia="de-AT"/>
              </w:rPr>
              <w:t xml:space="preserve">Alfuzosin: </w:t>
            </w:r>
          </w:p>
          <w:p w14:paraId="57D3B9FE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CVD: 43%</w:t>
            </w:r>
          </w:p>
          <w:p w14:paraId="709333CA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Hypertension: 29%</w:t>
            </w:r>
          </w:p>
          <w:p w14:paraId="5A36C983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B45F1C">
              <w:rPr>
                <w:rFonts w:cs="Times New Roman"/>
                <w:sz w:val="22"/>
                <w:lang w:val="en-GB" w:eastAsia="de-AT"/>
              </w:rPr>
              <w:br/>
            </w:r>
            <w:r w:rsidRPr="00B45F1C">
              <w:rPr>
                <w:rFonts w:cs="Times New Roman"/>
                <w:sz w:val="22"/>
                <w:lang w:val="de-AT" w:eastAsia="de-AT"/>
              </w:rPr>
              <w:t xml:space="preserve">Placebo: </w:t>
            </w:r>
          </w:p>
          <w:p w14:paraId="02DD8D9F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CVD: 43%</w:t>
            </w:r>
          </w:p>
          <w:p w14:paraId="088EB6E0" w14:textId="77777777" w:rsidR="002866FE" w:rsidRPr="00B45F1C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>Hypertension: 29%</w:t>
            </w:r>
          </w:p>
          <w:p w14:paraId="660A6600" w14:textId="77777777" w:rsidR="002866FE" w:rsidRPr="00B45F1C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</w:p>
        </w:tc>
      </w:tr>
      <w:tr w:rsidR="002866FE" w:rsidRPr="00C1550A" w14:paraId="67383D65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3C9C97BB" w14:textId="77777777" w:rsidR="002866FE" w:rsidRPr="00B45F1C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B45F1C">
              <w:rPr>
                <w:rFonts w:cs="Times New Roman"/>
                <w:lang w:val="de-AT" w:eastAsia="de-AT"/>
              </w:rPr>
              <w:lastRenderedPageBreak/>
              <w:t xml:space="preserve">Lowe (1994) </w:t>
            </w:r>
            <w:r w:rsidRPr="00B45F1C"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Mb3dlPC9BdXRob3I+PFllYXI+MTk5NDwvWWVhcj48UmVj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Mb3dlPC9BdXRob3I+PFllYXI+MTk5NDwvWWVhcj48UmVj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B45F1C">
              <w:rPr>
                <w:rFonts w:cs="Times New Roman"/>
                <w:lang w:val="de-AT" w:eastAsia="de-AT"/>
              </w:rPr>
            </w:r>
            <w:r w:rsidRPr="00B45F1C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56]</w:t>
            </w:r>
            <w:r w:rsidRPr="00B45F1C">
              <w:rPr>
                <w:rFonts w:cs="Times New Roman"/>
                <w:lang w:val="de-AT" w:eastAsia="de-AT"/>
              </w:rPr>
              <w:fldChar w:fldCharType="end"/>
            </w:r>
            <w:r w:rsidRPr="00B45F1C">
              <w:rPr>
                <w:rFonts w:cs="Times New Roman"/>
                <w:vertAlign w:val="superscript"/>
                <w:lang w:val="de-AT" w:eastAsia="de-AT"/>
              </w:rPr>
              <w:t>2</w:t>
            </w:r>
            <w:r w:rsidRPr="00B45F1C">
              <w:rPr>
                <w:rFonts w:cs="Times New Roman"/>
                <w:lang w:val="de-AT" w:eastAsia="de-AT"/>
              </w:rPr>
              <w:br/>
            </w:r>
          </w:p>
        </w:tc>
        <w:tc>
          <w:tcPr>
            <w:tcW w:w="1985" w:type="dxa"/>
            <w:shd w:val="clear" w:color="auto" w:fill="auto"/>
          </w:tcPr>
          <w:p w14:paraId="5E75BD9E" w14:textId="77777777" w:rsidR="002866FE" w:rsidRPr="00B45F1C" w:rsidRDefault="002866FE" w:rsidP="00FB07DF">
            <w:pPr>
              <w:pStyle w:val="Listenabsatz"/>
              <w:spacing w:after="120"/>
              <w:ind w:left="28"/>
              <w:rPr>
                <w:rFonts w:cs="Times New Roman"/>
                <w:lang w:val="en-GB" w:eastAsia="de-AT"/>
              </w:rPr>
            </w:pPr>
            <w:r w:rsidRPr="00B45F1C">
              <w:rPr>
                <w:rFonts w:cs="Times New Roman"/>
                <w:lang w:val="en-GB" w:eastAsia="de-AT"/>
              </w:rPr>
              <w:t xml:space="preserve">Meta-analysis using raw data from six placebo-controlled trials, three conducted in the US (two of which two are unpublished) and three conducted in Europe </w:t>
            </w:r>
            <w:r w:rsidRPr="00B45F1C">
              <w:rPr>
                <w:rFonts w:cs="Times New Roman"/>
                <w:lang w:val="en-GB" w:eastAsia="de-AT"/>
              </w:rPr>
              <w:fldChar w:fldCharType="begin">
                <w:fldData xml:space="preserve">PEVuZE5vdGU+PENpdGU+PEF1dGhvcj5MZXBvcjwvQXV0aG9yPjxZZWFyPjE5OTI8L1llYXI+PFJl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</w:fldData>
              </w:fldChar>
            </w:r>
            <w:r>
              <w:rPr>
                <w:rFonts w:cs="Times New Roman"/>
                <w:lang w:val="en-GB" w:eastAsia="de-AT"/>
              </w:rPr>
              <w:instrText xml:space="preserve"> ADDIN EN.CITE </w:instrText>
            </w:r>
            <w:r>
              <w:rPr>
                <w:rFonts w:cs="Times New Roman"/>
                <w:lang w:val="en-GB" w:eastAsia="de-AT"/>
              </w:rPr>
              <w:fldChar w:fldCharType="begin">
                <w:fldData xml:space="preserve">PEVuZE5vdGU+PENpdGU+PEF1dGhvcj5MZXBvcjwvQXV0aG9yPjxZZWFyPjE5OTI8L1llYXI+PFJl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</w:fldData>
              </w:fldChar>
            </w:r>
            <w:r>
              <w:rPr>
                <w:rFonts w:cs="Times New Roman"/>
                <w:lang w:val="en-GB" w:eastAsia="de-AT"/>
              </w:rPr>
              <w:instrText xml:space="preserve"> ADDIN EN.CITE.DATA </w:instrText>
            </w:r>
            <w:r>
              <w:rPr>
                <w:rFonts w:cs="Times New Roman"/>
                <w:lang w:val="en-GB" w:eastAsia="de-AT"/>
              </w:rPr>
            </w:r>
            <w:r>
              <w:rPr>
                <w:rFonts w:cs="Times New Roman"/>
                <w:lang w:val="en-GB" w:eastAsia="de-AT"/>
              </w:rPr>
              <w:fldChar w:fldCharType="end"/>
            </w:r>
            <w:r w:rsidRPr="00B45F1C">
              <w:rPr>
                <w:rFonts w:cs="Times New Roman"/>
                <w:lang w:val="en-GB" w:eastAsia="de-AT"/>
              </w:rPr>
            </w:r>
            <w:r w:rsidRPr="00B45F1C">
              <w:rPr>
                <w:rFonts w:cs="Times New Roman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lang w:val="en-GB" w:eastAsia="de-AT"/>
              </w:rPr>
              <w:t>[57-60]</w:t>
            </w:r>
            <w:r w:rsidRPr="00B45F1C">
              <w:rPr>
                <w:rFonts w:cs="Times New Roman"/>
                <w:lang w:val="en-GB" w:eastAsia="de-AT"/>
              </w:rPr>
              <w:fldChar w:fldCharType="end"/>
            </w:r>
          </w:p>
        </w:tc>
        <w:tc>
          <w:tcPr>
            <w:tcW w:w="1842" w:type="dxa"/>
          </w:tcPr>
          <w:p w14:paraId="65F84AAF" w14:textId="77777777" w:rsidR="002866FE" w:rsidRPr="005C0812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en-GB" w:eastAsia="de-AT"/>
              </w:rPr>
              <w:t>Terazosin:</w:t>
            </w:r>
          </w:p>
          <w:p w14:paraId="0156182F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636</w:t>
            </w:r>
          </w:p>
          <w:p w14:paraId="5EEA792C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285</w:t>
            </w:r>
          </w:p>
          <w:p w14:paraId="64376C5E" w14:textId="77777777" w:rsidR="002866FE" w:rsidRPr="005C0812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br/>
            </w:r>
            <w:r w:rsidRPr="00000D12">
              <w:rPr>
                <w:rFonts w:cs="Times New Roman"/>
                <w:lang w:val="en-GB" w:eastAsia="de-AT"/>
              </w:rPr>
              <w:t>Placebo</w:t>
            </w:r>
            <w:r w:rsidRPr="005C0812">
              <w:rPr>
                <w:rFonts w:cs="Times New Roman"/>
                <w:lang w:val="de-AT" w:eastAsia="de-AT"/>
              </w:rPr>
              <w:t xml:space="preserve">: </w:t>
            </w:r>
          </w:p>
          <w:p w14:paraId="3D454038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n=360</w:t>
            </w:r>
          </w:p>
          <w:p w14:paraId="24BD77AA" w14:textId="77777777" w:rsidR="002866FE" w:rsidRPr="00930FDD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5C0812">
              <w:rPr>
                <w:rFonts w:cs="Times New Roman"/>
                <w:lang w:val="de-AT" w:eastAsia="de-AT"/>
              </w:rPr>
              <w:t>≥65 y: 162</w:t>
            </w:r>
          </w:p>
        </w:tc>
        <w:tc>
          <w:tcPr>
            <w:tcW w:w="1842" w:type="dxa"/>
            <w:shd w:val="clear" w:color="auto" w:fill="auto"/>
          </w:tcPr>
          <w:p w14:paraId="13A48E00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White: 94%</w:t>
            </w:r>
          </w:p>
        </w:tc>
        <w:tc>
          <w:tcPr>
            <w:tcW w:w="1134" w:type="dxa"/>
            <w:shd w:val="clear" w:color="auto" w:fill="auto"/>
          </w:tcPr>
          <w:p w14:paraId="2AE8564A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2459" w:type="dxa"/>
            <w:shd w:val="clear" w:color="auto" w:fill="auto"/>
          </w:tcPr>
          <w:p w14:paraId="2E4328E1" w14:textId="77777777" w:rsidR="002866FE" w:rsidRPr="00930FDD" w:rsidRDefault="002866FE" w:rsidP="00FB07DF">
            <w:pPr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2459" w:type="dxa"/>
            <w:shd w:val="clear" w:color="auto" w:fill="auto"/>
          </w:tcPr>
          <w:p w14:paraId="61840AF7" w14:textId="77777777" w:rsidR="002866FE" w:rsidRPr="00930FDD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>N.a.</w:t>
            </w:r>
          </w:p>
        </w:tc>
        <w:tc>
          <w:tcPr>
            <w:tcW w:w="2459" w:type="dxa"/>
            <w:shd w:val="clear" w:color="auto" w:fill="auto"/>
          </w:tcPr>
          <w:p w14:paraId="21A58DA8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</w:tr>
      <w:tr w:rsidR="002866FE" w:rsidRPr="00930FDD" w14:paraId="1D288E47" w14:textId="77777777" w:rsidTr="00FB07DF">
        <w:trPr>
          <w:trHeight w:val="2725"/>
        </w:trPr>
        <w:tc>
          <w:tcPr>
            <w:tcW w:w="1271" w:type="dxa"/>
            <w:shd w:val="clear" w:color="auto" w:fill="auto"/>
          </w:tcPr>
          <w:p w14:paraId="739843F3" w14:textId="77777777" w:rsidR="002866FE" w:rsidRPr="00930FDD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930FDD">
              <w:rPr>
                <w:rFonts w:cs="Times New Roman"/>
                <w:lang w:val="de-AT" w:eastAsia="de-AT"/>
              </w:rPr>
              <w:t xml:space="preserve">Chapple et al. (1997) </w:t>
            </w:r>
            <w:r w:rsidRPr="00930FDD"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DaGFwcGxlPC9BdXRob3I+PFllYXI+MTk5NzwvWWVhcj48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=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 </w:instrText>
            </w:r>
            <w:r>
              <w:rPr>
                <w:rFonts w:cs="Times New Roman"/>
                <w:lang w:val="de-AT" w:eastAsia="de-AT"/>
              </w:rPr>
              <w:fldChar w:fldCharType="begin">
                <w:fldData xml:space="preserve">PEVuZE5vdGU+PENpdGU+PEF1dGhvcj5DaGFwcGxlPC9BdXRob3I+PFllYXI+MTk5NzwvWWVhcj48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==
</w:fldData>
              </w:fldChar>
            </w:r>
            <w:r>
              <w:rPr>
                <w:rFonts w:cs="Times New Roman"/>
                <w:lang w:val="de-AT" w:eastAsia="de-AT"/>
              </w:rPr>
              <w:instrText xml:space="preserve"> ADDIN EN.CITE.DATA </w:instrText>
            </w:r>
            <w:r>
              <w:rPr>
                <w:rFonts w:cs="Times New Roman"/>
                <w:lang w:val="de-AT" w:eastAsia="de-AT"/>
              </w:rPr>
            </w:r>
            <w:r>
              <w:rPr>
                <w:rFonts w:cs="Times New Roman"/>
                <w:lang w:val="de-AT" w:eastAsia="de-AT"/>
              </w:rPr>
              <w:fldChar w:fldCharType="end"/>
            </w:r>
            <w:r w:rsidRPr="00930FDD">
              <w:rPr>
                <w:rFonts w:cs="Times New Roman"/>
                <w:lang w:val="de-AT" w:eastAsia="de-AT"/>
              </w:rPr>
            </w:r>
            <w:r w:rsidRPr="00930FDD">
              <w:rPr>
                <w:rFonts w:cs="Times New Roman"/>
                <w:lang w:val="de-AT" w:eastAsia="de-AT"/>
              </w:rPr>
              <w:fldChar w:fldCharType="separate"/>
            </w:r>
            <w:r>
              <w:rPr>
                <w:rFonts w:cs="Times New Roman"/>
                <w:noProof/>
                <w:lang w:val="de-AT" w:eastAsia="de-AT"/>
              </w:rPr>
              <w:t>[55]</w:t>
            </w:r>
            <w:r w:rsidRPr="00930FDD">
              <w:rPr>
                <w:rFonts w:cs="Times New Roman"/>
                <w:lang w:val="de-AT" w:eastAsia="de-AT"/>
              </w:rPr>
              <w:fldChar w:fldCharType="end"/>
            </w:r>
          </w:p>
        </w:tc>
        <w:tc>
          <w:tcPr>
            <w:tcW w:w="1985" w:type="dxa"/>
            <w:shd w:val="clear" w:color="auto" w:fill="auto"/>
          </w:tcPr>
          <w:p w14:paraId="3373AF93" w14:textId="77777777" w:rsidR="002866FE" w:rsidRPr="00930FDD" w:rsidRDefault="002866FE" w:rsidP="00FB07DF">
            <w:pPr>
              <w:pStyle w:val="Listenabsatz"/>
              <w:spacing w:after="120"/>
              <w:ind w:left="28"/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 xml:space="preserve">Retrospective analysis of data from a meta-analysis </w:t>
            </w:r>
            <w:r w:rsidRPr="00930FDD">
              <w:rPr>
                <w:rFonts w:cs="Times New Roman"/>
                <w:lang w:val="en-GB" w:eastAsia="de-AT"/>
              </w:rPr>
              <w:fldChar w:fldCharType="begin">
                <w:fldData xml:space="preserve">PEVuZE5vdGU+PENpdGU+PEF1dGhvcj5DaGFwcGxlPC9BdXRob3I+PFllYXI+MTk5NjwvWWVhcj48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cs="Times New Roman"/>
                <w:lang w:val="en-GB" w:eastAsia="de-AT"/>
              </w:rPr>
              <w:instrText xml:space="preserve"> ADDIN EN.CITE </w:instrText>
            </w:r>
            <w:r>
              <w:rPr>
                <w:rFonts w:cs="Times New Roman"/>
                <w:lang w:val="en-GB" w:eastAsia="de-AT"/>
              </w:rPr>
              <w:fldChar w:fldCharType="begin">
                <w:fldData xml:space="preserve">PEVuZE5vdGU+PENpdGU+PEF1dGhvcj5DaGFwcGxlPC9BdXRob3I+PFllYXI+MTk5NjwvWWVhcj48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cs="Times New Roman"/>
                <w:lang w:val="en-GB" w:eastAsia="de-AT"/>
              </w:rPr>
              <w:instrText xml:space="preserve"> ADDIN EN.CITE.DATA </w:instrText>
            </w:r>
            <w:r>
              <w:rPr>
                <w:rFonts w:cs="Times New Roman"/>
                <w:lang w:val="en-GB" w:eastAsia="de-AT"/>
              </w:rPr>
            </w:r>
            <w:r>
              <w:rPr>
                <w:rFonts w:cs="Times New Roman"/>
                <w:lang w:val="en-GB" w:eastAsia="de-AT"/>
              </w:rPr>
              <w:fldChar w:fldCharType="end"/>
            </w:r>
            <w:r w:rsidRPr="00930FDD">
              <w:rPr>
                <w:rFonts w:cs="Times New Roman"/>
                <w:lang w:val="en-GB" w:eastAsia="de-AT"/>
              </w:rPr>
            </w:r>
            <w:r w:rsidRPr="00930FDD">
              <w:rPr>
                <w:rFonts w:cs="Times New Roman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lang w:val="en-GB" w:eastAsia="de-AT"/>
              </w:rPr>
              <w:t>[61]</w:t>
            </w:r>
            <w:r w:rsidRPr="00930FDD">
              <w:rPr>
                <w:rFonts w:cs="Times New Roman"/>
                <w:lang w:val="en-GB" w:eastAsia="de-AT"/>
              </w:rPr>
              <w:fldChar w:fldCharType="end"/>
            </w:r>
            <w:r w:rsidRPr="00930FDD">
              <w:rPr>
                <w:rFonts w:cs="Times New Roman"/>
                <w:lang w:val="en-GB" w:eastAsia="de-AT"/>
              </w:rPr>
              <w:t xml:space="preserve"> using raw data from two European multinational, multicentre, double-blind, placebo-controlled, randomized trials </w:t>
            </w:r>
            <w:r w:rsidRPr="00930FDD">
              <w:rPr>
                <w:rFonts w:cs="Times New Roman"/>
                <w:lang w:val="en-GB" w:eastAsia="de-AT"/>
              </w:rPr>
              <w:fldChar w:fldCharType="begin"/>
            </w:r>
            <w:r>
              <w:rPr>
                <w:rFonts w:cs="Times New Roman"/>
                <w:lang w:val="en-GB" w:eastAsia="de-AT"/>
              </w:rPr>
              <w:instrText xml:space="preserve"> ADDIN EN.CITE &lt;EndNote&gt;&lt;Cite&gt;&lt;Author&gt;Abrams&lt;/Author&gt;&lt;Year&gt;1995&lt;/Year&gt;&lt;RecNum&gt;185&lt;/RecNum&gt;&lt;DisplayText&gt;[62]&lt;/DisplayText&gt;&lt;record&gt;&lt;rec-number&gt;185&lt;/rec-number&gt;&lt;foreign-keys&gt;&lt;key app="EN" db-id="vp5dva907v99e5ef5rs5f29ssxrw9a0dt555" timestamp="1593528431"&gt;185&lt;/key&gt;&lt;/foreign-keys&gt;&lt;ref-type name="Journal Article"&gt;17&lt;/ref-type&gt;&lt;contributors&gt;&lt;authors&gt;&lt;author&gt;Abrams, P.&lt;/author&gt;&lt;author&gt;Schulman, C. C.&lt;/author&gt;&lt;author&gt;Vaage, S.&lt;/author&gt;&lt;/authors&gt;&lt;/contributors&gt;&lt;auth-address&gt;Southmead Hospital, Bristol, UK.&lt;/auth-address&gt;&lt;titles&gt;&lt;title&gt;Tamsulosin, a selective alpha 1c-adrenoceptor antagonist: a randomized, controlled trial in patients with benign prostatic &amp;apos;obstruction&amp;apos; (symptomatic BPH). The European Tamsulosin Study Group&lt;/title&gt;&lt;secondary-title&gt;Br J Urol&lt;/secondary-title&gt;&lt;alt-title&gt;British journal of urology&lt;/alt-title&gt;&lt;/titles&gt;&lt;periodical&gt;&lt;full-title&gt;Br J Urol&lt;/full-title&gt;&lt;abbr-1&gt;British journal of urology&lt;/abbr-1&gt;&lt;/periodical&gt;&lt;alt-periodical&gt;&lt;full-title&gt;Br J Urol&lt;/full-title&gt;&lt;abbr-1&gt;British journal of urology&lt;/abbr-1&gt;&lt;/alt-periodical&gt;&lt;pages&gt;325-36&lt;/pages&gt;&lt;volume&gt;76&lt;/volume&gt;&lt;number&gt;3&lt;/number&gt;&lt;edition&gt;1995/09/01&lt;/edition&gt;&lt;keywords&gt;&lt;keyword&gt;Adrenergic alpha-Antagonists/adverse effects/*therapeutic use&lt;/keyword&gt;&lt;keyword&gt;Aged&lt;/keyword&gt;&lt;keyword&gt;Delayed-Action Preparations&lt;/keyword&gt;&lt;keyword&gt;Double-Blind Method&lt;/keyword&gt;&lt;keyword&gt;Humans&lt;/keyword&gt;&lt;keyword&gt;Male&lt;/keyword&gt;&lt;keyword&gt;Middle Aged&lt;/keyword&gt;&lt;keyword&gt;Prostatic Hyperplasia/*drug therapy&lt;/keyword&gt;&lt;keyword&gt;Sulfonamides/adverse effects/*therapeutic use&lt;/keyword&gt;&lt;keyword&gt;Tamsulosin&lt;/keyword&gt;&lt;keyword&gt;Treatment Outcome&lt;/keyword&gt;&lt;keyword&gt;Urinary Bladder Neck Obstruction/drug therapy&lt;/keyword&gt;&lt;/keywords&gt;&lt;dates&gt;&lt;year&gt;1995&lt;/year&gt;&lt;pub-dates&gt;&lt;date&gt;Sep&lt;/date&gt;&lt;/pub-dates&gt;&lt;/dates&gt;&lt;isbn&gt;0007-1331 (Print)&amp;#xD;0007-1331&lt;/isbn&gt;&lt;accession-num&gt;7551841&lt;/accession-num&gt;&lt;urls&gt;&lt;/urls&gt;&lt;electronic-resource-num&gt;10.1111/j.1464-410x.1995.tb07709.x&lt;/electronic-resource-num&gt;&lt;remote-database-provider&gt;NLM&lt;/remote-database-provider&gt;&lt;language&gt;eng&lt;/language&gt;&lt;/record&gt;&lt;/Cite&gt;&lt;/EndNote&gt;</w:instrText>
            </w:r>
            <w:r w:rsidRPr="00930FDD">
              <w:rPr>
                <w:rFonts w:cs="Times New Roman"/>
                <w:lang w:val="en-GB" w:eastAsia="de-AT"/>
              </w:rPr>
              <w:fldChar w:fldCharType="separate"/>
            </w:r>
            <w:r>
              <w:rPr>
                <w:rFonts w:cs="Times New Roman"/>
                <w:noProof/>
                <w:lang w:val="en-GB" w:eastAsia="de-AT"/>
              </w:rPr>
              <w:t>[62]</w:t>
            </w:r>
            <w:r w:rsidRPr="00930FDD">
              <w:rPr>
                <w:rFonts w:cs="Times New Roman"/>
                <w:lang w:val="en-GB" w:eastAsia="de-AT"/>
              </w:rPr>
              <w:fldChar w:fldCharType="end"/>
            </w:r>
            <w:r w:rsidRPr="00930FDD">
              <w:rPr>
                <w:rFonts w:cs="Times New Roman"/>
                <w:lang w:val="en-GB" w:eastAsia="de-AT"/>
              </w:rPr>
              <w:t>, 2</w:t>
            </w:r>
            <w:r w:rsidRPr="00930FDD">
              <w:rPr>
                <w:rFonts w:cs="Times New Roman"/>
                <w:vertAlign w:val="superscript"/>
                <w:lang w:val="en-GB" w:eastAsia="de-AT"/>
              </w:rPr>
              <w:t>nd</w:t>
            </w:r>
            <w:r w:rsidRPr="00930FDD">
              <w:rPr>
                <w:rFonts w:cs="Times New Roman"/>
                <w:lang w:val="en-GB" w:eastAsia="de-AT"/>
              </w:rPr>
              <w:t xml:space="preserve"> study not published separately</w:t>
            </w:r>
          </w:p>
        </w:tc>
        <w:tc>
          <w:tcPr>
            <w:tcW w:w="1842" w:type="dxa"/>
          </w:tcPr>
          <w:p w14:paraId="78235C43" w14:textId="77777777" w:rsidR="002866FE" w:rsidRPr="005C0812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  <w:r>
              <w:rPr>
                <w:rFonts w:cs="Times New Roman"/>
                <w:lang w:val="en-GB" w:eastAsia="de-AT"/>
              </w:rPr>
              <w:t>Tamsulosin</w:t>
            </w:r>
            <w:r w:rsidRPr="005C0812">
              <w:rPr>
                <w:rFonts w:cs="Times New Roman"/>
                <w:lang w:val="en-GB" w:eastAsia="de-AT"/>
              </w:rPr>
              <w:t>:</w:t>
            </w:r>
          </w:p>
          <w:p w14:paraId="7F976993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>
              <w:rPr>
                <w:rFonts w:cs="Times New Roman"/>
                <w:lang w:val="de-AT" w:eastAsia="de-AT"/>
              </w:rPr>
              <w:t>&lt;65 y: 190</w:t>
            </w:r>
          </w:p>
          <w:p w14:paraId="6EBA3AB0" w14:textId="77777777" w:rsidR="002866FE" w:rsidRPr="005C0812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t xml:space="preserve">≥65 y: </w:t>
            </w:r>
            <w:r>
              <w:rPr>
                <w:rFonts w:cs="Times New Roman"/>
                <w:lang w:val="de-AT" w:eastAsia="de-AT"/>
              </w:rPr>
              <w:t>191</w:t>
            </w:r>
          </w:p>
          <w:p w14:paraId="796A6FBD" w14:textId="77777777" w:rsidR="002866FE" w:rsidRPr="005C0812" w:rsidRDefault="002866FE" w:rsidP="00FB07DF">
            <w:pPr>
              <w:pStyle w:val="Listenabsatz"/>
              <w:rPr>
                <w:rFonts w:cs="Times New Roman"/>
                <w:lang w:val="de-AT" w:eastAsia="de-AT"/>
              </w:rPr>
            </w:pPr>
            <w:r w:rsidRPr="005C0812">
              <w:rPr>
                <w:rFonts w:cs="Times New Roman"/>
                <w:lang w:val="de-AT" w:eastAsia="de-AT"/>
              </w:rPr>
              <w:br/>
            </w:r>
            <w:r w:rsidRPr="00000D12">
              <w:rPr>
                <w:rFonts w:cs="Times New Roman"/>
                <w:lang w:val="en-GB" w:eastAsia="de-AT"/>
              </w:rPr>
              <w:t>Placebo</w:t>
            </w:r>
            <w:r w:rsidRPr="005C0812">
              <w:rPr>
                <w:rFonts w:cs="Times New Roman"/>
                <w:lang w:val="de-AT" w:eastAsia="de-AT"/>
              </w:rPr>
              <w:t xml:space="preserve">: </w:t>
            </w:r>
          </w:p>
          <w:p w14:paraId="034DA4F8" w14:textId="77777777" w:rsidR="002866FE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de-AT" w:eastAsia="de-AT"/>
              </w:rPr>
            </w:pPr>
            <w:r>
              <w:rPr>
                <w:rFonts w:cs="Times New Roman"/>
                <w:lang w:val="de-AT" w:eastAsia="de-AT"/>
              </w:rPr>
              <w:t>&lt;65 y: 93</w:t>
            </w:r>
          </w:p>
          <w:p w14:paraId="54BE6295" w14:textId="77777777" w:rsidR="002866FE" w:rsidRPr="00930FDD" w:rsidRDefault="002866FE" w:rsidP="002866FE">
            <w:pPr>
              <w:pStyle w:val="Listenabsatz"/>
              <w:numPr>
                <w:ilvl w:val="0"/>
                <w:numId w:val="4"/>
              </w:numPr>
              <w:spacing w:line="240" w:lineRule="auto"/>
              <w:rPr>
                <w:rFonts w:cs="Times New Roman"/>
                <w:lang w:val="en-GB" w:eastAsia="de-AT"/>
              </w:rPr>
            </w:pPr>
            <w:r w:rsidRPr="007C7197">
              <w:rPr>
                <w:rFonts w:cs="Times New Roman"/>
                <w:lang w:val="de-AT" w:eastAsia="de-AT"/>
              </w:rPr>
              <w:t xml:space="preserve">≥65 y: </w:t>
            </w:r>
            <w:r>
              <w:rPr>
                <w:rFonts w:cs="Times New Roman"/>
                <w:lang w:val="de-AT" w:eastAsia="de-AT"/>
              </w:rPr>
              <w:t>100</w:t>
            </w:r>
          </w:p>
        </w:tc>
        <w:tc>
          <w:tcPr>
            <w:tcW w:w="1842" w:type="dxa"/>
            <w:shd w:val="clear" w:color="auto" w:fill="auto"/>
          </w:tcPr>
          <w:p w14:paraId="26D8D995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1134" w:type="dxa"/>
            <w:shd w:val="clear" w:color="auto" w:fill="auto"/>
          </w:tcPr>
          <w:p w14:paraId="681FDF60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100%</w:t>
            </w:r>
          </w:p>
        </w:tc>
        <w:tc>
          <w:tcPr>
            <w:tcW w:w="2459" w:type="dxa"/>
            <w:shd w:val="clear" w:color="auto" w:fill="auto"/>
          </w:tcPr>
          <w:p w14:paraId="29C95332" w14:textId="77777777" w:rsidR="002866FE" w:rsidRPr="00930FDD" w:rsidRDefault="002866FE" w:rsidP="00FB07DF">
            <w:pPr>
              <w:rPr>
                <w:rFonts w:cs="Times New Roman"/>
                <w:sz w:val="22"/>
                <w:lang w:val="en-GB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N.a.</w:t>
            </w:r>
          </w:p>
        </w:tc>
        <w:tc>
          <w:tcPr>
            <w:tcW w:w="2459" w:type="dxa"/>
            <w:shd w:val="clear" w:color="auto" w:fill="auto"/>
          </w:tcPr>
          <w:p w14:paraId="2B897F87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de-AT" w:eastAsia="de-AT"/>
              </w:rPr>
              <w:t xml:space="preserve">Tamsulosin: </w:t>
            </w:r>
          </w:p>
          <w:p w14:paraId="54EE3A21" w14:textId="77777777" w:rsidR="002866FE" w:rsidRPr="00930FDD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>Antihypertensives/CV medication: 55/191 (29%)</w:t>
            </w:r>
          </w:p>
          <w:p w14:paraId="5238E6E5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6BFEB009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de-AT" w:eastAsia="de-AT"/>
              </w:rPr>
              <w:t xml:space="preserve">Placebo: </w:t>
            </w:r>
          </w:p>
          <w:p w14:paraId="24B44919" w14:textId="77777777" w:rsidR="002866FE" w:rsidRPr="00930FDD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>Antihypertensives/CV medication: 25/100 (25%)</w:t>
            </w:r>
          </w:p>
          <w:p w14:paraId="3365196D" w14:textId="77777777" w:rsidR="002866FE" w:rsidRPr="00930FDD" w:rsidRDefault="002866FE" w:rsidP="00FB07DF">
            <w:pPr>
              <w:rPr>
                <w:rFonts w:cs="Times New Roman"/>
                <w:sz w:val="22"/>
                <w:lang w:val="en-GB" w:eastAsia="de-AT"/>
              </w:rPr>
            </w:pPr>
          </w:p>
          <w:p w14:paraId="488D402A" w14:textId="77777777" w:rsidR="002866FE" w:rsidRPr="00930FDD" w:rsidRDefault="002866FE" w:rsidP="00FB07DF">
            <w:pPr>
              <w:pStyle w:val="Listenabsatz"/>
              <w:rPr>
                <w:rFonts w:cs="Times New Roman"/>
                <w:lang w:val="en-GB" w:eastAsia="de-AT"/>
              </w:rPr>
            </w:pPr>
          </w:p>
        </w:tc>
        <w:tc>
          <w:tcPr>
            <w:tcW w:w="2459" w:type="dxa"/>
            <w:shd w:val="clear" w:color="auto" w:fill="auto"/>
          </w:tcPr>
          <w:p w14:paraId="6DE375BA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de-AT" w:eastAsia="de-AT"/>
              </w:rPr>
              <w:t xml:space="preserve">Tamsulosin: </w:t>
            </w:r>
          </w:p>
          <w:p w14:paraId="4A28650B" w14:textId="77777777" w:rsidR="002866FE" w:rsidRPr="00930FDD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>CV disease: 69/191 (39%)</w:t>
            </w:r>
          </w:p>
          <w:p w14:paraId="0AB9363C" w14:textId="77777777" w:rsidR="002866FE" w:rsidRPr="00930FDD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>Hypertension: 46/186 (25%)</w:t>
            </w:r>
          </w:p>
          <w:p w14:paraId="7E624A19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</w:p>
          <w:p w14:paraId="1BC1AB07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de-AT" w:eastAsia="de-AT"/>
              </w:rPr>
            </w:pPr>
            <w:r w:rsidRPr="00930FDD">
              <w:rPr>
                <w:rFonts w:cs="Times New Roman"/>
                <w:sz w:val="22"/>
                <w:lang w:val="de-AT" w:eastAsia="de-AT"/>
              </w:rPr>
              <w:t xml:space="preserve">Placebo: </w:t>
            </w:r>
          </w:p>
          <w:p w14:paraId="6FCAEE74" w14:textId="77777777" w:rsidR="002866FE" w:rsidRPr="00930FDD" w:rsidRDefault="002866FE" w:rsidP="002866FE">
            <w:pPr>
              <w:pStyle w:val="Listenabsatz"/>
              <w:numPr>
                <w:ilvl w:val="0"/>
                <w:numId w:val="1"/>
              </w:numPr>
              <w:rPr>
                <w:rFonts w:cs="Times New Roman"/>
                <w:lang w:val="en-GB" w:eastAsia="de-AT"/>
              </w:rPr>
            </w:pPr>
            <w:r w:rsidRPr="00930FDD">
              <w:rPr>
                <w:rFonts w:cs="Times New Roman"/>
                <w:lang w:val="en-GB" w:eastAsia="de-AT"/>
              </w:rPr>
              <w:t>CV disease: 23/100 (23%)</w:t>
            </w:r>
          </w:p>
          <w:p w14:paraId="572AB9D9" w14:textId="77777777" w:rsidR="002866FE" w:rsidRPr="00930FDD" w:rsidRDefault="002866FE" w:rsidP="00FB07DF">
            <w:pPr>
              <w:spacing w:line="276" w:lineRule="auto"/>
              <w:jc w:val="left"/>
              <w:rPr>
                <w:rFonts w:cs="Times New Roman"/>
                <w:sz w:val="22"/>
                <w:lang w:val="en-GB" w:eastAsia="de-AT"/>
              </w:rPr>
            </w:pPr>
            <w:r w:rsidRPr="00930FDD">
              <w:rPr>
                <w:rFonts w:cs="Times New Roman"/>
                <w:sz w:val="22"/>
                <w:lang w:val="en-GB" w:eastAsia="de-AT"/>
              </w:rPr>
              <w:t>Hypertension: 22/97 (23%)</w:t>
            </w:r>
          </w:p>
        </w:tc>
      </w:tr>
    </w:tbl>
    <w:p w14:paraId="37E70878" w14:textId="77777777" w:rsidR="002866FE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  <w:r w:rsidRPr="00B45F1C">
        <w:rPr>
          <w:rFonts w:cs="Times New Roman"/>
          <w:sz w:val="22"/>
          <w:vertAlign w:val="superscript"/>
          <w:lang w:val="en-GB" w:eastAsia="de-AT"/>
        </w:rPr>
        <w:t>1</w:t>
      </w:r>
      <w:r>
        <w:rPr>
          <w:rFonts w:cs="Times New Roman"/>
          <w:sz w:val="22"/>
          <w:vertAlign w:val="superscript"/>
          <w:lang w:val="en-GB" w:eastAsia="de-AT"/>
        </w:rPr>
        <w:t xml:space="preserve"> </w:t>
      </w:r>
      <w:r w:rsidRPr="00B45F1C">
        <w:rPr>
          <w:rFonts w:cs="Times New Roman"/>
          <w:sz w:val="22"/>
          <w:lang w:val="en-GB" w:eastAsia="de-AT"/>
        </w:rPr>
        <w:t>Patient characteristics refer to total study population including patients of all age groups.</w:t>
      </w:r>
    </w:p>
    <w:p w14:paraId="353CB2CB" w14:textId="77777777" w:rsidR="002866FE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  <w:r w:rsidRPr="00B45F1C">
        <w:rPr>
          <w:rFonts w:cs="Times New Roman"/>
          <w:sz w:val="22"/>
          <w:vertAlign w:val="superscript"/>
          <w:lang w:val="en-GB" w:eastAsia="de-AT"/>
        </w:rPr>
        <w:t>2</w:t>
      </w:r>
      <w:r>
        <w:rPr>
          <w:rFonts w:cs="Times New Roman"/>
          <w:sz w:val="22"/>
          <w:vertAlign w:val="superscript"/>
          <w:lang w:val="en-GB" w:eastAsia="de-AT"/>
        </w:rPr>
        <w:t xml:space="preserve"> </w:t>
      </w:r>
      <w:r w:rsidRPr="00B45F1C">
        <w:rPr>
          <w:rFonts w:cs="Times New Roman"/>
          <w:sz w:val="22"/>
          <w:lang w:val="en-GB" w:eastAsia="de-AT"/>
        </w:rPr>
        <w:t>Patient characteristics refer to total study population including patients of all age groups.</w:t>
      </w:r>
    </w:p>
    <w:p w14:paraId="74A3EF5C" w14:textId="77777777" w:rsidR="002866FE" w:rsidRPr="00C0744B" w:rsidRDefault="002866FE" w:rsidP="002866FE">
      <w:pPr>
        <w:spacing w:line="276" w:lineRule="auto"/>
        <w:rPr>
          <w:rFonts w:cs="Times New Roman"/>
          <w:sz w:val="22"/>
          <w:lang w:val="en-GB" w:eastAsia="de-AT"/>
        </w:rPr>
      </w:pPr>
    </w:p>
    <w:p w14:paraId="317ED6B1" w14:textId="77777777" w:rsidR="00FF3430" w:rsidRPr="002F7D9C" w:rsidRDefault="00FF3430">
      <w:pPr>
        <w:rPr>
          <w:lang w:val="en-GB"/>
        </w:rPr>
      </w:pPr>
    </w:p>
    <w:sectPr w:rsidR="00FF3430" w:rsidRPr="002F7D9C" w:rsidSect="000A044F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8F4341"/>
    <w:multiLevelType w:val="hybridMultilevel"/>
    <w:tmpl w:val="B4D6293C"/>
    <w:lvl w:ilvl="0" w:tplc="37262C4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B4D2A27"/>
    <w:multiLevelType w:val="hybridMultilevel"/>
    <w:tmpl w:val="8F763532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1C7339"/>
    <w:multiLevelType w:val="hybridMultilevel"/>
    <w:tmpl w:val="3BCEA5F2"/>
    <w:lvl w:ilvl="0" w:tplc="796C9AAE">
      <w:start w:val="1"/>
      <w:numFmt w:val="bullet"/>
      <w:suff w:val="space"/>
      <w:lvlText w:val=""/>
      <w:lvlJc w:val="left"/>
      <w:pPr>
        <w:ind w:left="28" w:hanging="28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6F805B2"/>
    <w:multiLevelType w:val="hybridMultilevel"/>
    <w:tmpl w:val="6AE0A86A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8B450BB"/>
    <w:multiLevelType w:val="hybridMultilevel"/>
    <w:tmpl w:val="3CE698CE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D2666A9"/>
    <w:multiLevelType w:val="hybridMultilevel"/>
    <w:tmpl w:val="3B8E4528"/>
    <w:lvl w:ilvl="0" w:tplc="53847D7C">
      <w:start w:val="1"/>
      <w:numFmt w:val="bullet"/>
      <w:suff w:val="space"/>
      <w:lvlText w:val=""/>
      <w:lvlJc w:val="left"/>
      <w:pPr>
        <w:ind w:left="142" w:hanging="142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0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79C0"/>
    <w:rsid w:val="0004185A"/>
    <w:rsid w:val="000A044F"/>
    <w:rsid w:val="001B25EA"/>
    <w:rsid w:val="002866FE"/>
    <w:rsid w:val="002F7D9C"/>
    <w:rsid w:val="004D77B3"/>
    <w:rsid w:val="0094529A"/>
    <w:rsid w:val="00BB0DCB"/>
    <w:rsid w:val="00FE79C0"/>
    <w:rsid w:val="00FF3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7965D7"/>
  <w15:chartTrackingRefBased/>
  <w15:docId w15:val="{971F751B-01E3-41E5-9872-25016DD5A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F7D9C"/>
    <w:pPr>
      <w:spacing w:after="120" w:line="480" w:lineRule="auto"/>
      <w:jc w:val="both"/>
    </w:pPr>
    <w:rPr>
      <w:rFonts w:ascii="Times New Roman" w:eastAsiaTheme="minorEastAsia" w:hAnsi="Times New Roman"/>
      <w:sz w:val="24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aliases w:val="Tabelleninhalt"/>
    <w:basedOn w:val="Standard"/>
    <w:uiPriority w:val="34"/>
    <w:qFormat/>
    <w:rsid w:val="002F7D9C"/>
    <w:pPr>
      <w:spacing w:after="0" w:line="276" w:lineRule="auto"/>
      <w:contextualSpacing/>
      <w:jc w:val="left"/>
    </w:pPr>
    <w:rPr>
      <w:sz w:val="22"/>
    </w:rPr>
  </w:style>
  <w:style w:type="paragraph" w:styleId="KeinLeerraum">
    <w:name w:val="No Spacing"/>
    <w:uiPriority w:val="1"/>
    <w:qFormat/>
    <w:rsid w:val="002F7D9C"/>
    <w:pPr>
      <w:spacing w:after="0" w:line="240" w:lineRule="auto"/>
      <w:jc w:val="both"/>
    </w:pPr>
    <w:rPr>
      <w:rFonts w:ascii="Times New Roman" w:eastAsiaTheme="minorEastAsia" w:hAnsi="Times New Roman"/>
      <w:sz w:val="24"/>
      <w:lang w:val="de-DE" w:eastAsia="de-DE"/>
    </w:rPr>
  </w:style>
  <w:style w:type="character" w:styleId="Buchtitel">
    <w:name w:val="Book Title"/>
    <w:aliases w:val="Tabellentitel"/>
    <w:basedOn w:val="Absatz-Standardschriftart"/>
    <w:uiPriority w:val="33"/>
    <w:qFormat/>
    <w:rsid w:val="002866FE"/>
    <w:rPr>
      <w:rFonts w:ascii="Times New Roman" w:hAnsi="Times New Roman"/>
      <w:b/>
      <w:bCs/>
      <w:i w:val="0"/>
      <w:iCs/>
      <w:spacing w:val="0"/>
      <w:sz w:val="22"/>
      <w:bdr w:val="none" w:sz="0" w:space="0" w:color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367</Words>
  <Characters>14915</Characters>
  <Application>Microsoft Office Word</Application>
  <DocSecurity>0</DocSecurity>
  <Lines>124</Lines>
  <Paragraphs>34</Paragraphs>
  <ScaleCrop>false</ScaleCrop>
  <Company/>
  <LinksUpToDate>false</LinksUpToDate>
  <CharactersWithSpaces>17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 Mansbart</dc:creator>
  <cp:keywords/>
  <dc:description/>
  <cp:lastModifiedBy>Felix Mansbart</cp:lastModifiedBy>
  <cp:revision>8</cp:revision>
  <dcterms:created xsi:type="dcterms:W3CDTF">2021-07-08T12:43:00Z</dcterms:created>
  <dcterms:modified xsi:type="dcterms:W3CDTF">2021-07-27T18:59:00Z</dcterms:modified>
</cp:coreProperties>
</file>